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963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168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418283"/>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w:t>
      </w:r>
      <w:r w:rsidR="008033A3">
        <w:rPr>
          <w:rFonts w:hint="eastAsia"/>
        </w:rPr>
        <w:t>模精度，同时获取完备的模型语义信息，使</w:t>
      </w:r>
      <w:r w:rsidR="00451BAB">
        <w:rPr>
          <w:rFonts w:hint="eastAsia"/>
        </w:rPr>
        <w:t>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CD5918" w:rsidRDefault="0029218A" w:rsidP="00753531">
      <w:pPr>
        <w:ind w:firstLine="480"/>
      </w:pPr>
      <w:r>
        <w:rPr>
          <w:rFonts w:hint="eastAsia"/>
        </w:rPr>
        <w:t>基于上述研究背景，本学术论文主要研究基于多视角图像的交互式建模与其优化方法。</w:t>
      </w:r>
      <w:r w:rsidR="007109B5">
        <w:rPr>
          <w:rFonts w:hint="eastAsia"/>
        </w:rPr>
        <w:t>本文提出的三维建模方法本着以模型“即建即用”为目标，基于多视角图像和交互式信息构建与优化三维数据得到具有丰富语义信息的三维模型。</w:t>
      </w:r>
    </w:p>
    <w:p w:rsidR="00224D61" w:rsidRDefault="00CD5918" w:rsidP="00CD5918">
      <w:pPr>
        <w:ind w:firstLineChars="0" w:firstLine="0"/>
      </w:pPr>
      <w:r>
        <w:rPr>
          <w:rFonts w:hint="eastAsia"/>
        </w:rPr>
        <w:t>本文重点获取与优化的语义信息分为两个层次：其一，高层语义信息包含模型部件的几何数据与运动关节参数。其二，低层语义信息包围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热点问题，自动化的建模方法往往只能构建粗糙的静态几何模型，而为了</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B3D17">
        <w:rPr>
          <w:rFonts w:hint="eastAsia"/>
        </w:rPr>
        <w:t>总体来说，本学术论文主要贡献点主要有：</w:t>
      </w:r>
    </w:p>
    <w:p w:rsidR="005B3D17" w:rsidRDefault="00F2555E" w:rsidP="005B3D17">
      <w:pPr>
        <w:pStyle w:val="af7"/>
        <w:numPr>
          <w:ilvl w:val="0"/>
          <w:numId w:val="42"/>
        </w:numPr>
        <w:ind w:left="0" w:firstLineChars="0" w:firstLine="480"/>
      </w:pPr>
      <w:r>
        <w:rPr>
          <w:rFonts w:hint="eastAsia"/>
        </w:rPr>
        <w:t>针对三维建模过程复杂，对用户专业知识要求高，模型精度差等问题，提出了一种基于多视角图像的交互式建模方法。该方法通过多视角</w:t>
      </w:r>
      <w:r w:rsidR="0075369D">
        <w:rPr>
          <w:rFonts w:hint="eastAsia"/>
        </w:rPr>
        <w:t>拍摄模型的</w:t>
      </w:r>
      <w:r>
        <w:rPr>
          <w:rFonts w:hint="eastAsia"/>
        </w:rPr>
        <w:t>图像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5B3D17">
      <w:pPr>
        <w:pStyle w:val="af7"/>
        <w:numPr>
          <w:ilvl w:val="0"/>
          <w:numId w:val="42"/>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参与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5B3D17">
      <w:pPr>
        <w:pStyle w:val="af7"/>
        <w:numPr>
          <w:ilvl w:val="0"/>
          <w:numId w:val="42"/>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443333">
        <w:rPr>
          <w:rFonts w:hint="eastAsia"/>
        </w:rPr>
        <w:t>打印的效率，减轻模型在运输中的存储成本等众多应用。为了提高模型装箱的空间利用率，需要对三维模型进行拆分或分割，而又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5B3D17">
      <w:pPr>
        <w:pStyle w:val="af7"/>
        <w:numPr>
          <w:ilvl w:val="0"/>
          <w:numId w:val="42"/>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DC2FC0">
        <w:rPr>
          <w:rFonts w:hint="eastAsia"/>
        </w:rPr>
        <w:t>表示方式，但低效的网格的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418284"/>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 xml:space="preserve">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w:t>
      </w:r>
      <w:proofErr w:type="spellStart"/>
      <w:r w:rsidRPr="005C71D8">
        <w:rPr>
          <w:rFonts w:ascii="Times New Roman" w:hAnsi="Times New Roman"/>
          <w:szCs w:val="24"/>
        </w:rPr>
        <w:t>can not</w:t>
      </w:r>
      <w:proofErr w:type="spellEnd"/>
      <w:r w:rsidRPr="005C71D8">
        <w:rPr>
          <w:rFonts w:ascii="Times New Roman" w:hAnsi="Times New Roman"/>
          <w:szCs w:val="24"/>
        </w:rPr>
        <w:t xml:space="preserve">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418285"/>
      <w:r w:rsidRPr="00BD6B24">
        <w:rPr>
          <w:rFonts w:hint="eastAsia"/>
          <w:szCs w:val="32"/>
        </w:rPr>
        <w:lastRenderedPageBreak/>
        <w:t>目录</w:t>
      </w:r>
      <w:bookmarkEnd w:id="0"/>
      <w:bookmarkEnd w:id="13"/>
    </w:p>
    <w:p w:rsidR="00953A3C"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418283" w:history="1">
        <w:r w:rsidR="00953A3C" w:rsidRPr="00115EE1">
          <w:rPr>
            <w:rStyle w:val="af0"/>
            <w:rFonts w:hint="eastAsia"/>
            <w:noProof/>
          </w:rPr>
          <w:t>摘</w:t>
        </w:r>
        <w:r w:rsidR="00953A3C" w:rsidRPr="00115EE1">
          <w:rPr>
            <w:rStyle w:val="af0"/>
            <w:noProof/>
          </w:rPr>
          <w:t xml:space="preserve"> </w:t>
        </w:r>
        <w:r w:rsidR="00953A3C" w:rsidRPr="00115EE1">
          <w:rPr>
            <w:rStyle w:val="af0"/>
            <w:rFonts w:hint="eastAsia"/>
            <w:noProof/>
          </w:rPr>
          <w:t>要</w:t>
        </w:r>
        <w:r w:rsidR="00953A3C">
          <w:rPr>
            <w:noProof/>
            <w:webHidden/>
          </w:rPr>
          <w:tab/>
        </w:r>
        <w:r w:rsidR="00953A3C">
          <w:rPr>
            <w:noProof/>
            <w:webHidden/>
          </w:rPr>
          <w:fldChar w:fldCharType="begin"/>
        </w:r>
        <w:r w:rsidR="00953A3C">
          <w:rPr>
            <w:noProof/>
            <w:webHidden/>
          </w:rPr>
          <w:instrText xml:space="preserve"> PAGEREF _Toc509418283 \h </w:instrText>
        </w:r>
        <w:r w:rsidR="00953A3C">
          <w:rPr>
            <w:noProof/>
            <w:webHidden/>
          </w:rPr>
        </w:r>
        <w:r w:rsidR="00953A3C">
          <w:rPr>
            <w:noProof/>
            <w:webHidden/>
          </w:rPr>
          <w:fldChar w:fldCharType="separate"/>
        </w:r>
        <w:r w:rsidR="008B1BEF">
          <w:rPr>
            <w:noProof/>
            <w:webHidden/>
          </w:rPr>
          <w:t>I</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284" w:history="1">
        <w:r w:rsidR="00953A3C" w:rsidRPr="00115EE1">
          <w:rPr>
            <w:rStyle w:val="af0"/>
            <w:rFonts w:ascii="Arial Unicode MS" w:eastAsia="Arial Unicode MS" w:hAnsi="Arial Unicode MS" w:cs="Arial Unicode MS"/>
            <w:noProof/>
          </w:rPr>
          <w:t>Abstract</w:t>
        </w:r>
        <w:r w:rsidR="00953A3C">
          <w:rPr>
            <w:noProof/>
            <w:webHidden/>
          </w:rPr>
          <w:tab/>
        </w:r>
        <w:r w:rsidR="00953A3C">
          <w:rPr>
            <w:noProof/>
            <w:webHidden/>
          </w:rPr>
          <w:fldChar w:fldCharType="begin"/>
        </w:r>
        <w:r w:rsidR="00953A3C">
          <w:rPr>
            <w:noProof/>
            <w:webHidden/>
          </w:rPr>
          <w:instrText xml:space="preserve"> PAGEREF _Toc509418284 \h </w:instrText>
        </w:r>
        <w:r w:rsidR="00953A3C">
          <w:rPr>
            <w:noProof/>
            <w:webHidden/>
          </w:rPr>
        </w:r>
        <w:r w:rsidR="00953A3C">
          <w:rPr>
            <w:noProof/>
            <w:webHidden/>
          </w:rPr>
          <w:fldChar w:fldCharType="separate"/>
        </w:r>
        <w:r>
          <w:rPr>
            <w:noProof/>
            <w:webHidden/>
          </w:rPr>
          <w:t>III</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285" w:history="1">
        <w:r w:rsidR="00953A3C" w:rsidRPr="00115EE1">
          <w:rPr>
            <w:rStyle w:val="af0"/>
            <w:rFonts w:hint="eastAsia"/>
            <w:noProof/>
          </w:rPr>
          <w:t>目录</w:t>
        </w:r>
        <w:r w:rsidR="00953A3C">
          <w:rPr>
            <w:noProof/>
            <w:webHidden/>
          </w:rPr>
          <w:tab/>
        </w:r>
        <w:r w:rsidR="00953A3C">
          <w:rPr>
            <w:noProof/>
            <w:webHidden/>
          </w:rPr>
          <w:fldChar w:fldCharType="begin"/>
        </w:r>
        <w:r w:rsidR="00953A3C">
          <w:rPr>
            <w:noProof/>
            <w:webHidden/>
          </w:rPr>
          <w:instrText xml:space="preserve"> PAGEREF _Toc509418285 \h </w:instrText>
        </w:r>
        <w:r w:rsidR="00953A3C">
          <w:rPr>
            <w:noProof/>
            <w:webHidden/>
          </w:rPr>
        </w:r>
        <w:r w:rsidR="00953A3C">
          <w:rPr>
            <w:noProof/>
            <w:webHidden/>
          </w:rPr>
          <w:fldChar w:fldCharType="separate"/>
        </w:r>
        <w:r>
          <w:rPr>
            <w:noProof/>
            <w:webHidden/>
          </w:rPr>
          <w:t>VII</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286" w:history="1">
        <w:r w:rsidR="00953A3C" w:rsidRPr="00115EE1">
          <w:rPr>
            <w:rStyle w:val="af0"/>
            <w:rFonts w:hint="eastAsia"/>
            <w:noProof/>
          </w:rPr>
          <w:t>图目录</w:t>
        </w:r>
        <w:r w:rsidR="00953A3C">
          <w:rPr>
            <w:noProof/>
            <w:webHidden/>
          </w:rPr>
          <w:tab/>
        </w:r>
        <w:r w:rsidR="00953A3C">
          <w:rPr>
            <w:noProof/>
            <w:webHidden/>
          </w:rPr>
          <w:fldChar w:fldCharType="begin"/>
        </w:r>
        <w:r w:rsidR="00953A3C">
          <w:rPr>
            <w:noProof/>
            <w:webHidden/>
          </w:rPr>
          <w:instrText xml:space="preserve"> PAGEREF _Toc509418286 \h </w:instrText>
        </w:r>
        <w:r w:rsidR="00953A3C">
          <w:rPr>
            <w:noProof/>
            <w:webHidden/>
          </w:rPr>
        </w:r>
        <w:r w:rsidR="00953A3C">
          <w:rPr>
            <w:noProof/>
            <w:webHidden/>
          </w:rPr>
          <w:fldChar w:fldCharType="separate"/>
        </w:r>
        <w:r>
          <w:rPr>
            <w:noProof/>
            <w:webHidden/>
          </w:rPr>
          <w:t>XI</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287" w:history="1">
        <w:r w:rsidR="00953A3C" w:rsidRPr="00115EE1">
          <w:rPr>
            <w:rStyle w:val="af0"/>
            <w:rFonts w:hint="eastAsia"/>
            <w:noProof/>
          </w:rPr>
          <w:t>表目录</w:t>
        </w:r>
        <w:r w:rsidR="00953A3C">
          <w:rPr>
            <w:noProof/>
            <w:webHidden/>
          </w:rPr>
          <w:tab/>
        </w:r>
        <w:r w:rsidR="00953A3C">
          <w:rPr>
            <w:noProof/>
            <w:webHidden/>
          </w:rPr>
          <w:fldChar w:fldCharType="begin"/>
        </w:r>
        <w:r w:rsidR="00953A3C">
          <w:rPr>
            <w:noProof/>
            <w:webHidden/>
          </w:rPr>
          <w:instrText xml:space="preserve"> PAGEREF _Toc509418287 \h </w:instrText>
        </w:r>
        <w:r w:rsidR="00953A3C">
          <w:rPr>
            <w:noProof/>
            <w:webHidden/>
          </w:rPr>
        </w:r>
        <w:r w:rsidR="00953A3C">
          <w:rPr>
            <w:noProof/>
            <w:webHidden/>
          </w:rPr>
          <w:fldChar w:fldCharType="separate"/>
        </w:r>
        <w:r>
          <w:rPr>
            <w:noProof/>
            <w:webHidden/>
          </w:rPr>
          <w:t>XV</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288" w:history="1">
        <w:r w:rsidR="00953A3C" w:rsidRPr="00115EE1">
          <w:rPr>
            <w:rStyle w:val="af0"/>
            <w:rFonts w:hint="eastAsia"/>
            <w:noProof/>
          </w:rPr>
          <w:t>第</w:t>
        </w:r>
        <w:r w:rsidR="00953A3C" w:rsidRPr="00115EE1">
          <w:rPr>
            <w:rStyle w:val="af0"/>
            <w:rFonts w:hint="eastAsia"/>
            <w:noProof/>
          </w:rPr>
          <w:t xml:space="preserve"> 1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绪论</w:t>
        </w:r>
        <w:r w:rsidR="00953A3C">
          <w:rPr>
            <w:noProof/>
            <w:webHidden/>
          </w:rPr>
          <w:tab/>
        </w:r>
        <w:r w:rsidR="00953A3C">
          <w:rPr>
            <w:noProof/>
            <w:webHidden/>
          </w:rPr>
          <w:fldChar w:fldCharType="begin"/>
        </w:r>
        <w:r w:rsidR="00953A3C">
          <w:rPr>
            <w:noProof/>
            <w:webHidden/>
          </w:rPr>
          <w:instrText xml:space="preserve"> PAGEREF _Toc509418288 \h </w:instrText>
        </w:r>
        <w:r w:rsidR="00953A3C">
          <w:rPr>
            <w:noProof/>
            <w:webHidden/>
          </w:rPr>
        </w:r>
        <w:r w:rsidR="00953A3C">
          <w:rPr>
            <w:noProof/>
            <w:webHidden/>
          </w:rPr>
          <w:fldChar w:fldCharType="separate"/>
        </w:r>
        <w:r>
          <w:rPr>
            <w:noProof/>
            <w:webHidden/>
          </w:rPr>
          <w:t>1</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89" w:history="1">
        <w:r w:rsidR="00953A3C" w:rsidRPr="00115EE1">
          <w:rPr>
            <w:rStyle w:val="af0"/>
            <w:noProof/>
          </w:rPr>
          <w:t>1.1</w:t>
        </w:r>
        <w:r w:rsidR="00953A3C" w:rsidRPr="00115EE1">
          <w:rPr>
            <w:rStyle w:val="af0"/>
            <w:rFonts w:hint="eastAsia"/>
            <w:noProof/>
          </w:rPr>
          <w:t xml:space="preserve"> </w:t>
        </w:r>
        <w:r w:rsidR="00953A3C" w:rsidRPr="00115EE1">
          <w:rPr>
            <w:rStyle w:val="af0"/>
            <w:rFonts w:hint="eastAsia"/>
            <w:noProof/>
          </w:rPr>
          <w:t>研究背景</w:t>
        </w:r>
        <w:r w:rsidR="00953A3C">
          <w:rPr>
            <w:noProof/>
            <w:webHidden/>
          </w:rPr>
          <w:tab/>
        </w:r>
        <w:r w:rsidR="00953A3C">
          <w:rPr>
            <w:noProof/>
            <w:webHidden/>
          </w:rPr>
          <w:fldChar w:fldCharType="begin"/>
        </w:r>
        <w:r w:rsidR="00953A3C">
          <w:rPr>
            <w:noProof/>
            <w:webHidden/>
          </w:rPr>
          <w:instrText xml:space="preserve"> PAGEREF _Toc509418289 \h </w:instrText>
        </w:r>
        <w:r w:rsidR="00953A3C">
          <w:rPr>
            <w:noProof/>
            <w:webHidden/>
          </w:rPr>
        </w:r>
        <w:r w:rsidR="00953A3C">
          <w:rPr>
            <w:noProof/>
            <w:webHidden/>
          </w:rPr>
          <w:fldChar w:fldCharType="separate"/>
        </w:r>
        <w:r>
          <w:rPr>
            <w:noProof/>
            <w:webHidden/>
          </w:rPr>
          <w:t>1</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0" w:history="1">
        <w:r w:rsidR="00953A3C" w:rsidRPr="00115EE1">
          <w:rPr>
            <w:rStyle w:val="af0"/>
            <w:noProof/>
          </w:rPr>
          <w:t>1.2</w:t>
        </w:r>
        <w:r w:rsidR="00953A3C" w:rsidRPr="00115EE1">
          <w:rPr>
            <w:rStyle w:val="af0"/>
            <w:rFonts w:hint="eastAsia"/>
            <w:noProof/>
          </w:rPr>
          <w:t xml:space="preserve"> </w:t>
        </w:r>
        <w:r w:rsidR="00953A3C" w:rsidRPr="00115EE1">
          <w:rPr>
            <w:rStyle w:val="af0"/>
            <w:rFonts w:hint="eastAsia"/>
            <w:noProof/>
          </w:rPr>
          <w:t>研究现状</w:t>
        </w:r>
        <w:r w:rsidR="00953A3C">
          <w:rPr>
            <w:noProof/>
            <w:webHidden/>
          </w:rPr>
          <w:tab/>
        </w:r>
        <w:r w:rsidR="00953A3C">
          <w:rPr>
            <w:noProof/>
            <w:webHidden/>
          </w:rPr>
          <w:fldChar w:fldCharType="begin"/>
        </w:r>
        <w:r w:rsidR="00953A3C">
          <w:rPr>
            <w:noProof/>
            <w:webHidden/>
          </w:rPr>
          <w:instrText xml:space="preserve"> PAGEREF _Toc509418290 \h </w:instrText>
        </w:r>
        <w:r w:rsidR="00953A3C">
          <w:rPr>
            <w:noProof/>
            <w:webHidden/>
          </w:rPr>
        </w:r>
        <w:r w:rsidR="00953A3C">
          <w:rPr>
            <w:noProof/>
            <w:webHidden/>
          </w:rPr>
          <w:fldChar w:fldCharType="separate"/>
        </w:r>
        <w:r>
          <w:rPr>
            <w:noProof/>
            <w:webHidden/>
          </w:rPr>
          <w:t>3</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1" w:history="1">
        <w:r w:rsidR="00953A3C" w:rsidRPr="00115EE1">
          <w:rPr>
            <w:rStyle w:val="af0"/>
            <w:noProof/>
          </w:rPr>
          <w:t>1.3</w:t>
        </w:r>
        <w:r w:rsidR="00953A3C" w:rsidRPr="00115EE1">
          <w:rPr>
            <w:rStyle w:val="af0"/>
            <w:rFonts w:hint="eastAsia"/>
            <w:noProof/>
          </w:rPr>
          <w:t xml:space="preserve"> </w:t>
        </w:r>
        <w:r w:rsidR="00953A3C" w:rsidRPr="00115EE1">
          <w:rPr>
            <w:rStyle w:val="af0"/>
            <w:rFonts w:hint="eastAsia"/>
            <w:noProof/>
          </w:rPr>
          <w:t>研究内容及意义</w:t>
        </w:r>
        <w:r w:rsidR="00953A3C">
          <w:rPr>
            <w:noProof/>
            <w:webHidden/>
          </w:rPr>
          <w:tab/>
        </w:r>
        <w:r w:rsidR="00953A3C">
          <w:rPr>
            <w:noProof/>
            <w:webHidden/>
          </w:rPr>
          <w:fldChar w:fldCharType="begin"/>
        </w:r>
        <w:r w:rsidR="00953A3C">
          <w:rPr>
            <w:noProof/>
            <w:webHidden/>
          </w:rPr>
          <w:instrText xml:space="preserve"> PAGEREF _Toc509418291 \h </w:instrText>
        </w:r>
        <w:r w:rsidR="00953A3C">
          <w:rPr>
            <w:noProof/>
            <w:webHidden/>
          </w:rPr>
        </w:r>
        <w:r w:rsidR="00953A3C">
          <w:rPr>
            <w:noProof/>
            <w:webHidden/>
          </w:rPr>
          <w:fldChar w:fldCharType="separate"/>
        </w:r>
        <w:r>
          <w:rPr>
            <w:noProof/>
            <w:webHidden/>
          </w:rPr>
          <w:t>3</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2" w:history="1">
        <w:r w:rsidR="00953A3C" w:rsidRPr="00115EE1">
          <w:rPr>
            <w:rStyle w:val="af0"/>
            <w:noProof/>
          </w:rPr>
          <w:t>1.4</w:t>
        </w:r>
        <w:r w:rsidR="00953A3C" w:rsidRPr="00115EE1">
          <w:rPr>
            <w:rStyle w:val="af0"/>
            <w:rFonts w:hint="eastAsia"/>
            <w:noProof/>
          </w:rPr>
          <w:t xml:space="preserve"> </w:t>
        </w:r>
        <w:r w:rsidR="00953A3C" w:rsidRPr="00115EE1">
          <w:rPr>
            <w:rStyle w:val="af0"/>
            <w:rFonts w:hint="eastAsia"/>
            <w:noProof/>
          </w:rPr>
          <w:t>论文章节安排</w:t>
        </w:r>
        <w:r w:rsidR="00953A3C">
          <w:rPr>
            <w:noProof/>
            <w:webHidden/>
          </w:rPr>
          <w:tab/>
        </w:r>
        <w:r w:rsidR="00953A3C">
          <w:rPr>
            <w:noProof/>
            <w:webHidden/>
          </w:rPr>
          <w:fldChar w:fldCharType="begin"/>
        </w:r>
        <w:r w:rsidR="00953A3C">
          <w:rPr>
            <w:noProof/>
            <w:webHidden/>
          </w:rPr>
          <w:instrText xml:space="preserve"> PAGEREF _Toc509418292 \h </w:instrText>
        </w:r>
        <w:r w:rsidR="00953A3C">
          <w:rPr>
            <w:noProof/>
            <w:webHidden/>
          </w:rPr>
        </w:r>
        <w:r w:rsidR="00953A3C">
          <w:rPr>
            <w:noProof/>
            <w:webHidden/>
          </w:rPr>
          <w:fldChar w:fldCharType="separate"/>
        </w:r>
        <w:r>
          <w:rPr>
            <w:noProof/>
            <w:webHidden/>
          </w:rPr>
          <w:t>3</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293" w:history="1">
        <w:r w:rsidR="00953A3C" w:rsidRPr="00115EE1">
          <w:rPr>
            <w:rStyle w:val="af0"/>
            <w:rFonts w:hint="eastAsia"/>
            <w:noProof/>
          </w:rPr>
          <w:t>第</w:t>
        </w:r>
        <w:r w:rsidR="00953A3C" w:rsidRPr="00115EE1">
          <w:rPr>
            <w:rStyle w:val="af0"/>
            <w:rFonts w:hint="eastAsia"/>
            <w:noProof/>
          </w:rPr>
          <w:t xml:space="preserve"> 2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多视角交互式建模方法</w:t>
        </w:r>
        <w:r w:rsidR="00953A3C">
          <w:rPr>
            <w:noProof/>
            <w:webHidden/>
          </w:rPr>
          <w:tab/>
        </w:r>
        <w:r w:rsidR="00953A3C">
          <w:rPr>
            <w:noProof/>
            <w:webHidden/>
          </w:rPr>
          <w:fldChar w:fldCharType="begin"/>
        </w:r>
        <w:r w:rsidR="00953A3C">
          <w:rPr>
            <w:noProof/>
            <w:webHidden/>
          </w:rPr>
          <w:instrText xml:space="preserve"> PAGEREF _Toc509418293 \h </w:instrText>
        </w:r>
        <w:r w:rsidR="00953A3C">
          <w:rPr>
            <w:noProof/>
            <w:webHidden/>
          </w:rPr>
        </w:r>
        <w:r w:rsidR="00953A3C">
          <w:rPr>
            <w:noProof/>
            <w:webHidden/>
          </w:rPr>
          <w:fldChar w:fldCharType="separate"/>
        </w:r>
        <w:r>
          <w:rPr>
            <w:noProof/>
            <w:webHidden/>
          </w:rPr>
          <w:t>4</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4" w:history="1">
        <w:r w:rsidR="00953A3C" w:rsidRPr="00115EE1">
          <w:rPr>
            <w:rStyle w:val="af0"/>
            <w:noProof/>
          </w:rPr>
          <w:t>2.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294 \h </w:instrText>
        </w:r>
        <w:r w:rsidR="00953A3C">
          <w:rPr>
            <w:noProof/>
            <w:webHidden/>
          </w:rPr>
        </w:r>
        <w:r w:rsidR="00953A3C">
          <w:rPr>
            <w:noProof/>
            <w:webHidden/>
          </w:rPr>
          <w:fldChar w:fldCharType="separate"/>
        </w:r>
        <w:r>
          <w:rPr>
            <w:noProof/>
            <w:webHidden/>
          </w:rPr>
          <w:t>4</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5" w:history="1">
        <w:r w:rsidR="00953A3C" w:rsidRPr="00115EE1">
          <w:rPr>
            <w:rStyle w:val="af0"/>
            <w:noProof/>
          </w:rPr>
          <w:t>2.2</w:t>
        </w:r>
        <w:r w:rsidR="00953A3C" w:rsidRPr="00115EE1">
          <w:rPr>
            <w:rStyle w:val="af0"/>
            <w:rFonts w:hint="eastAsia"/>
            <w:noProof/>
            <w:lang w:val="en-GB"/>
          </w:rPr>
          <w:t xml:space="preserve"> </w:t>
        </w:r>
        <w:r w:rsidR="00953A3C" w:rsidRPr="00115EE1">
          <w:rPr>
            <w:rStyle w:val="af0"/>
            <w:rFonts w:hint="eastAsia"/>
            <w:noProof/>
            <w:lang w:val="en-GB"/>
          </w:rPr>
          <w:t>相关背景</w:t>
        </w:r>
        <w:r w:rsidR="00953A3C">
          <w:rPr>
            <w:noProof/>
            <w:webHidden/>
          </w:rPr>
          <w:tab/>
        </w:r>
        <w:r w:rsidR="00953A3C">
          <w:rPr>
            <w:noProof/>
            <w:webHidden/>
          </w:rPr>
          <w:fldChar w:fldCharType="begin"/>
        </w:r>
        <w:r w:rsidR="00953A3C">
          <w:rPr>
            <w:noProof/>
            <w:webHidden/>
          </w:rPr>
          <w:instrText xml:space="preserve"> PAGEREF _Toc509418295 \h </w:instrText>
        </w:r>
        <w:r w:rsidR="00953A3C">
          <w:rPr>
            <w:noProof/>
            <w:webHidden/>
          </w:rPr>
        </w:r>
        <w:r w:rsidR="00953A3C">
          <w:rPr>
            <w:noProof/>
            <w:webHidden/>
          </w:rPr>
          <w:fldChar w:fldCharType="separate"/>
        </w:r>
        <w:r>
          <w:rPr>
            <w:noProof/>
            <w:webHidden/>
          </w:rPr>
          <w:t>6</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296" w:history="1">
        <w:r w:rsidR="00953A3C" w:rsidRPr="00115EE1">
          <w:rPr>
            <w:rStyle w:val="af0"/>
            <w:lang w:val="en-GB"/>
          </w:rPr>
          <w:t>2.2.1</w:t>
        </w:r>
        <w:r w:rsidR="00953A3C" w:rsidRPr="00115EE1">
          <w:rPr>
            <w:rStyle w:val="af0"/>
            <w:rFonts w:hint="eastAsia"/>
            <w:lang w:val="en-GB"/>
          </w:rPr>
          <w:t xml:space="preserve"> </w:t>
        </w:r>
        <w:r w:rsidR="00953A3C" w:rsidRPr="00115EE1">
          <w:rPr>
            <w:rStyle w:val="af0"/>
            <w:rFonts w:hint="eastAsia"/>
            <w:lang w:val="en-GB"/>
          </w:rPr>
          <w:t>基于多视角的三维建模</w:t>
        </w:r>
        <w:r w:rsidR="00953A3C">
          <w:rPr>
            <w:webHidden/>
          </w:rPr>
          <w:tab/>
        </w:r>
        <w:r w:rsidR="00953A3C">
          <w:rPr>
            <w:webHidden/>
          </w:rPr>
          <w:fldChar w:fldCharType="begin"/>
        </w:r>
        <w:r w:rsidR="00953A3C">
          <w:rPr>
            <w:webHidden/>
          </w:rPr>
          <w:instrText xml:space="preserve"> PAGEREF _Toc509418296 \h </w:instrText>
        </w:r>
        <w:r w:rsidR="00953A3C">
          <w:rPr>
            <w:webHidden/>
          </w:rPr>
        </w:r>
        <w:r w:rsidR="00953A3C">
          <w:rPr>
            <w:webHidden/>
          </w:rPr>
          <w:fldChar w:fldCharType="separate"/>
        </w:r>
        <w:r>
          <w:rPr>
            <w:webHidden/>
          </w:rPr>
          <w:t>6</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297" w:history="1">
        <w:r w:rsidR="00953A3C" w:rsidRPr="00115EE1">
          <w:rPr>
            <w:rStyle w:val="af0"/>
            <w:lang w:val="en-GB"/>
          </w:rPr>
          <w:t>2.2.2</w:t>
        </w:r>
        <w:r w:rsidR="00953A3C" w:rsidRPr="00115EE1">
          <w:rPr>
            <w:rStyle w:val="af0"/>
            <w:rFonts w:hint="eastAsia"/>
            <w:lang w:val="en-GB"/>
          </w:rPr>
          <w:t xml:space="preserve"> </w:t>
        </w:r>
        <w:r w:rsidR="00953A3C" w:rsidRPr="00115EE1">
          <w:rPr>
            <w:rStyle w:val="af0"/>
            <w:rFonts w:hint="eastAsia"/>
            <w:lang w:val="en-GB"/>
          </w:rPr>
          <w:t>基于草图的三维建模</w:t>
        </w:r>
        <w:r w:rsidR="00953A3C">
          <w:rPr>
            <w:webHidden/>
          </w:rPr>
          <w:tab/>
        </w:r>
        <w:r w:rsidR="00953A3C">
          <w:rPr>
            <w:webHidden/>
          </w:rPr>
          <w:fldChar w:fldCharType="begin"/>
        </w:r>
        <w:r w:rsidR="00953A3C">
          <w:rPr>
            <w:webHidden/>
          </w:rPr>
          <w:instrText xml:space="preserve"> PAGEREF _Toc509418297 \h </w:instrText>
        </w:r>
        <w:r w:rsidR="00953A3C">
          <w:rPr>
            <w:webHidden/>
          </w:rPr>
        </w:r>
        <w:r w:rsidR="00953A3C">
          <w:rPr>
            <w:webHidden/>
          </w:rPr>
          <w:fldChar w:fldCharType="separate"/>
        </w:r>
        <w:r>
          <w:rPr>
            <w:webHidden/>
          </w:rPr>
          <w:t>7</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8" w:history="1">
        <w:r w:rsidR="00953A3C" w:rsidRPr="00115EE1">
          <w:rPr>
            <w:rStyle w:val="af0"/>
            <w:noProof/>
          </w:rPr>
          <w:t xml:space="preserve">2.3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298 \h </w:instrText>
        </w:r>
        <w:r w:rsidR="00953A3C">
          <w:rPr>
            <w:noProof/>
            <w:webHidden/>
          </w:rPr>
        </w:r>
        <w:r w:rsidR="00953A3C">
          <w:rPr>
            <w:noProof/>
            <w:webHidden/>
          </w:rPr>
          <w:fldChar w:fldCharType="separate"/>
        </w:r>
        <w:r>
          <w:rPr>
            <w:noProof/>
            <w:webHidden/>
          </w:rPr>
          <w:t>8</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299" w:history="1">
        <w:r w:rsidR="00953A3C" w:rsidRPr="00115EE1">
          <w:rPr>
            <w:rStyle w:val="af0"/>
            <w:noProof/>
          </w:rPr>
          <w:t>2.4</w:t>
        </w:r>
        <w:r w:rsidR="00953A3C" w:rsidRPr="00115EE1">
          <w:rPr>
            <w:rStyle w:val="af0"/>
            <w:rFonts w:hint="eastAsia"/>
            <w:noProof/>
          </w:rPr>
          <w:t xml:space="preserve"> </w:t>
        </w:r>
        <w:r w:rsidR="00953A3C" w:rsidRPr="00115EE1">
          <w:rPr>
            <w:rStyle w:val="af0"/>
            <w:rFonts w:hint="eastAsia"/>
            <w:noProof/>
          </w:rPr>
          <w:t>立体视觉数学模型</w:t>
        </w:r>
        <w:r w:rsidR="00953A3C">
          <w:rPr>
            <w:noProof/>
            <w:webHidden/>
          </w:rPr>
          <w:tab/>
        </w:r>
        <w:r w:rsidR="00953A3C">
          <w:rPr>
            <w:noProof/>
            <w:webHidden/>
          </w:rPr>
          <w:fldChar w:fldCharType="begin"/>
        </w:r>
        <w:r w:rsidR="00953A3C">
          <w:rPr>
            <w:noProof/>
            <w:webHidden/>
          </w:rPr>
          <w:instrText xml:space="preserve"> PAGEREF _Toc509418299 \h </w:instrText>
        </w:r>
        <w:r w:rsidR="00953A3C">
          <w:rPr>
            <w:noProof/>
            <w:webHidden/>
          </w:rPr>
        </w:r>
        <w:r w:rsidR="00953A3C">
          <w:rPr>
            <w:noProof/>
            <w:webHidden/>
          </w:rPr>
          <w:fldChar w:fldCharType="separate"/>
        </w:r>
        <w:r>
          <w:rPr>
            <w:noProof/>
            <w:webHidden/>
          </w:rPr>
          <w:t>9</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0" w:history="1">
        <w:r w:rsidR="00953A3C" w:rsidRPr="00115EE1">
          <w:rPr>
            <w:rStyle w:val="af0"/>
            <w:lang w:val="en-GB"/>
          </w:rPr>
          <w:t>2.4.1</w:t>
        </w:r>
        <w:r w:rsidR="00953A3C" w:rsidRPr="00115EE1">
          <w:rPr>
            <w:rStyle w:val="af0"/>
            <w:rFonts w:hint="eastAsia"/>
            <w:lang w:val="en-GB"/>
          </w:rPr>
          <w:t xml:space="preserve"> </w:t>
        </w:r>
        <w:r w:rsidR="00953A3C" w:rsidRPr="00115EE1">
          <w:rPr>
            <w:rStyle w:val="af0"/>
            <w:rFonts w:hint="eastAsia"/>
            <w:lang w:val="en-GB"/>
          </w:rPr>
          <w:t>像素坐标与三维坐标变换关系</w:t>
        </w:r>
        <w:r w:rsidR="00953A3C">
          <w:rPr>
            <w:webHidden/>
          </w:rPr>
          <w:tab/>
        </w:r>
        <w:r w:rsidR="00953A3C">
          <w:rPr>
            <w:webHidden/>
          </w:rPr>
          <w:fldChar w:fldCharType="begin"/>
        </w:r>
        <w:r w:rsidR="00953A3C">
          <w:rPr>
            <w:webHidden/>
          </w:rPr>
          <w:instrText xml:space="preserve"> PAGEREF _Toc509418300 \h </w:instrText>
        </w:r>
        <w:r w:rsidR="00953A3C">
          <w:rPr>
            <w:webHidden/>
          </w:rPr>
        </w:r>
        <w:r w:rsidR="00953A3C">
          <w:rPr>
            <w:webHidden/>
          </w:rPr>
          <w:fldChar w:fldCharType="separate"/>
        </w:r>
        <w:r>
          <w:rPr>
            <w:webHidden/>
          </w:rPr>
          <w:t>9</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1" w:history="1">
        <w:r w:rsidR="00953A3C" w:rsidRPr="00115EE1">
          <w:rPr>
            <w:rStyle w:val="af0"/>
          </w:rPr>
          <w:t>2.4.2</w:t>
        </w:r>
        <w:r w:rsidR="00953A3C" w:rsidRPr="00115EE1">
          <w:rPr>
            <w:rStyle w:val="af0"/>
            <w:rFonts w:hint="eastAsia"/>
          </w:rPr>
          <w:t xml:space="preserve"> </w:t>
        </w:r>
        <w:r w:rsidR="00953A3C" w:rsidRPr="00115EE1">
          <w:rPr>
            <w:rStyle w:val="af0"/>
            <w:rFonts w:hint="eastAsia"/>
          </w:rPr>
          <w:t>计算投影参数</w:t>
        </w:r>
        <w:r w:rsidR="00953A3C">
          <w:rPr>
            <w:webHidden/>
          </w:rPr>
          <w:tab/>
        </w:r>
        <w:r w:rsidR="00953A3C">
          <w:rPr>
            <w:webHidden/>
          </w:rPr>
          <w:fldChar w:fldCharType="begin"/>
        </w:r>
        <w:r w:rsidR="00953A3C">
          <w:rPr>
            <w:webHidden/>
          </w:rPr>
          <w:instrText xml:space="preserve"> PAGEREF _Toc509418301 \h </w:instrText>
        </w:r>
        <w:r w:rsidR="00953A3C">
          <w:rPr>
            <w:webHidden/>
          </w:rPr>
        </w:r>
        <w:r w:rsidR="00953A3C">
          <w:rPr>
            <w:webHidden/>
          </w:rPr>
          <w:fldChar w:fldCharType="separate"/>
        </w:r>
        <w:r>
          <w:rPr>
            <w:webHidden/>
          </w:rPr>
          <w:t>10</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02" w:history="1">
        <w:r w:rsidR="00953A3C" w:rsidRPr="00115EE1">
          <w:rPr>
            <w:rStyle w:val="af0"/>
            <w:noProof/>
          </w:rPr>
          <w:t>2.5</w:t>
        </w:r>
        <w:r w:rsidR="00953A3C" w:rsidRPr="00115EE1">
          <w:rPr>
            <w:rStyle w:val="af0"/>
            <w:rFonts w:hint="eastAsia"/>
            <w:noProof/>
          </w:rPr>
          <w:t xml:space="preserve"> </w:t>
        </w:r>
        <w:r w:rsidR="00953A3C" w:rsidRPr="00115EE1">
          <w:rPr>
            <w:rStyle w:val="af0"/>
            <w:rFonts w:hint="eastAsia"/>
            <w:noProof/>
          </w:rPr>
          <w:t>单个部件建模</w:t>
        </w:r>
        <w:r w:rsidR="00953A3C">
          <w:rPr>
            <w:noProof/>
            <w:webHidden/>
          </w:rPr>
          <w:tab/>
        </w:r>
        <w:r w:rsidR="00953A3C">
          <w:rPr>
            <w:noProof/>
            <w:webHidden/>
          </w:rPr>
          <w:fldChar w:fldCharType="begin"/>
        </w:r>
        <w:r w:rsidR="00953A3C">
          <w:rPr>
            <w:noProof/>
            <w:webHidden/>
          </w:rPr>
          <w:instrText xml:space="preserve"> PAGEREF _Toc509418302 \h </w:instrText>
        </w:r>
        <w:r w:rsidR="00953A3C">
          <w:rPr>
            <w:noProof/>
            <w:webHidden/>
          </w:rPr>
        </w:r>
        <w:r w:rsidR="00953A3C">
          <w:rPr>
            <w:noProof/>
            <w:webHidden/>
          </w:rPr>
          <w:fldChar w:fldCharType="separate"/>
        </w:r>
        <w:r>
          <w:rPr>
            <w:noProof/>
            <w:webHidden/>
          </w:rPr>
          <w:t>11</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3" w:history="1">
        <w:r w:rsidR="00953A3C" w:rsidRPr="00115EE1">
          <w:rPr>
            <w:rStyle w:val="af0"/>
          </w:rPr>
          <w:t xml:space="preserve">2.5.1 </w:t>
        </w:r>
        <w:r w:rsidR="00953A3C" w:rsidRPr="00115EE1">
          <w:rPr>
            <w:rStyle w:val="af0"/>
            <w:rFonts w:hint="eastAsia"/>
          </w:rPr>
          <w:t>从图像中生成三维部件</w:t>
        </w:r>
        <w:r w:rsidR="00953A3C">
          <w:rPr>
            <w:webHidden/>
          </w:rPr>
          <w:tab/>
        </w:r>
        <w:r w:rsidR="00953A3C">
          <w:rPr>
            <w:webHidden/>
          </w:rPr>
          <w:fldChar w:fldCharType="begin"/>
        </w:r>
        <w:r w:rsidR="00953A3C">
          <w:rPr>
            <w:webHidden/>
          </w:rPr>
          <w:instrText xml:space="preserve"> PAGEREF _Toc509418303 \h </w:instrText>
        </w:r>
        <w:r w:rsidR="00953A3C">
          <w:rPr>
            <w:webHidden/>
          </w:rPr>
        </w:r>
        <w:r w:rsidR="00953A3C">
          <w:rPr>
            <w:webHidden/>
          </w:rPr>
          <w:fldChar w:fldCharType="separate"/>
        </w:r>
        <w:r>
          <w:rPr>
            <w:webHidden/>
          </w:rPr>
          <w:t>11</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4" w:history="1">
        <w:r w:rsidR="00953A3C" w:rsidRPr="00115EE1">
          <w:rPr>
            <w:rStyle w:val="af0"/>
          </w:rPr>
          <w:t>2.5.2</w:t>
        </w:r>
        <w:r w:rsidR="00953A3C" w:rsidRPr="00115EE1">
          <w:rPr>
            <w:rStyle w:val="af0"/>
            <w:rFonts w:hint="eastAsia"/>
          </w:rPr>
          <w:t xml:space="preserve"> </w:t>
        </w:r>
        <w:r w:rsidR="00953A3C" w:rsidRPr="00115EE1">
          <w:rPr>
            <w:rStyle w:val="af0"/>
            <w:rFonts w:hint="eastAsia"/>
          </w:rPr>
          <w:t>部件细节和视角选择</w:t>
        </w:r>
        <w:r w:rsidR="00953A3C">
          <w:rPr>
            <w:webHidden/>
          </w:rPr>
          <w:tab/>
        </w:r>
        <w:r w:rsidR="00953A3C">
          <w:rPr>
            <w:webHidden/>
          </w:rPr>
          <w:fldChar w:fldCharType="begin"/>
        </w:r>
        <w:r w:rsidR="00953A3C">
          <w:rPr>
            <w:webHidden/>
          </w:rPr>
          <w:instrText xml:space="preserve"> PAGEREF _Toc509418304 \h </w:instrText>
        </w:r>
        <w:r w:rsidR="00953A3C">
          <w:rPr>
            <w:webHidden/>
          </w:rPr>
        </w:r>
        <w:r w:rsidR="00953A3C">
          <w:rPr>
            <w:webHidden/>
          </w:rPr>
          <w:fldChar w:fldCharType="separate"/>
        </w:r>
        <w:r>
          <w:rPr>
            <w:webHidden/>
          </w:rPr>
          <w:t>13</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05" w:history="1">
        <w:r w:rsidR="00953A3C" w:rsidRPr="00115EE1">
          <w:rPr>
            <w:rStyle w:val="af0"/>
            <w:noProof/>
          </w:rPr>
          <w:t>2.6</w:t>
        </w:r>
        <w:r w:rsidR="00953A3C" w:rsidRPr="00115EE1">
          <w:rPr>
            <w:rStyle w:val="af0"/>
            <w:rFonts w:hint="eastAsia"/>
            <w:noProof/>
          </w:rPr>
          <w:t xml:space="preserve"> </w:t>
        </w:r>
        <w:r w:rsidR="00953A3C" w:rsidRPr="00115EE1">
          <w:rPr>
            <w:rStyle w:val="af0"/>
            <w:rFonts w:hint="eastAsia"/>
            <w:noProof/>
          </w:rPr>
          <w:t>基于几何约束优化模型部件参数</w:t>
        </w:r>
        <w:r w:rsidR="00953A3C">
          <w:rPr>
            <w:noProof/>
            <w:webHidden/>
          </w:rPr>
          <w:tab/>
        </w:r>
        <w:r w:rsidR="00953A3C">
          <w:rPr>
            <w:noProof/>
            <w:webHidden/>
          </w:rPr>
          <w:fldChar w:fldCharType="begin"/>
        </w:r>
        <w:r w:rsidR="00953A3C">
          <w:rPr>
            <w:noProof/>
            <w:webHidden/>
          </w:rPr>
          <w:instrText xml:space="preserve"> PAGEREF _Toc509418305 \h </w:instrText>
        </w:r>
        <w:r w:rsidR="00953A3C">
          <w:rPr>
            <w:noProof/>
            <w:webHidden/>
          </w:rPr>
        </w:r>
        <w:r w:rsidR="00953A3C">
          <w:rPr>
            <w:noProof/>
            <w:webHidden/>
          </w:rPr>
          <w:fldChar w:fldCharType="separate"/>
        </w:r>
        <w:r>
          <w:rPr>
            <w:noProof/>
            <w:webHidden/>
          </w:rPr>
          <w:t>14</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6" w:history="1">
        <w:r w:rsidR="00953A3C" w:rsidRPr="00115EE1">
          <w:rPr>
            <w:rStyle w:val="af0"/>
          </w:rPr>
          <w:t>2.6.1</w:t>
        </w:r>
        <w:r w:rsidR="00953A3C" w:rsidRPr="00115EE1">
          <w:rPr>
            <w:rStyle w:val="af0"/>
            <w:rFonts w:hint="eastAsia"/>
          </w:rPr>
          <w:t xml:space="preserve"> </w:t>
        </w:r>
        <w:r w:rsidR="00953A3C" w:rsidRPr="00115EE1">
          <w:rPr>
            <w:rStyle w:val="af0"/>
            <w:rFonts w:hint="eastAsia"/>
          </w:rPr>
          <w:t>轴心点表示方法</w:t>
        </w:r>
        <w:r w:rsidR="00953A3C">
          <w:rPr>
            <w:webHidden/>
          </w:rPr>
          <w:tab/>
        </w:r>
        <w:r w:rsidR="00953A3C">
          <w:rPr>
            <w:webHidden/>
          </w:rPr>
          <w:fldChar w:fldCharType="begin"/>
        </w:r>
        <w:r w:rsidR="00953A3C">
          <w:rPr>
            <w:webHidden/>
          </w:rPr>
          <w:instrText xml:space="preserve"> PAGEREF _Toc509418306 \h </w:instrText>
        </w:r>
        <w:r w:rsidR="00953A3C">
          <w:rPr>
            <w:webHidden/>
          </w:rPr>
        </w:r>
        <w:r w:rsidR="00953A3C">
          <w:rPr>
            <w:webHidden/>
          </w:rPr>
          <w:fldChar w:fldCharType="separate"/>
        </w:r>
        <w:r>
          <w:rPr>
            <w:webHidden/>
          </w:rPr>
          <w:t>15</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7" w:history="1">
        <w:r w:rsidR="00953A3C" w:rsidRPr="00115EE1">
          <w:rPr>
            <w:rStyle w:val="af0"/>
          </w:rPr>
          <w:t>2.6.2</w:t>
        </w:r>
        <w:r w:rsidR="00953A3C" w:rsidRPr="00115EE1">
          <w:rPr>
            <w:rStyle w:val="af0"/>
            <w:rFonts w:hint="eastAsia"/>
          </w:rPr>
          <w:t xml:space="preserve"> </w:t>
        </w:r>
        <w:r w:rsidR="00953A3C" w:rsidRPr="00115EE1">
          <w:rPr>
            <w:rStyle w:val="af0"/>
            <w:rFonts w:hint="eastAsia"/>
          </w:rPr>
          <w:t>建立几何约束</w:t>
        </w:r>
        <w:r w:rsidR="00953A3C">
          <w:rPr>
            <w:webHidden/>
          </w:rPr>
          <w:tab/>
        </w:r>
        <w:r w:rsidR="00953A3C">
          <w:rPr>
            <w:webHidden/>
          </w:rPr>
          <w:fldChar w:fldCharType="begin"/>
        </w:r>
        <w:r w:rsidR="00953A3C">
          <w:rPr>
            <w:webHidden/>
          </w:rPr>
          <w:instrText xml:space="preserve"> PAGEREF _Toc509418307 \h </w:instrText>
        </w:r>
        <w:r w:rsidR="00953A3C">
          <w:rPr>
            <w:webHidden/>
          </w:rPr>
        </w:r>
        <w:r w:rsidR="00953A3C">
          <w:rPr>
            <w:webHidden/>
          </w:rPr>
          <w:fldChar w:fldCharType="separate"/>
        </w:r>
        <w:r>
          <w:rPr>
            <w:webHidden/>
          </w:rPr>
          <w:t>16</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08" w:history="1">
        <w:r w:rsidR="00953A3C" w:rsidRPr="00115EE1">
          <w:rPr>
            <w:rStyle w:val="af0"/>
          </w:rPr>
          <w:t>2.6.3</w:t>
        </w:r>
        <w:r w:rsidR="00953A3C" w:rsidRPr="00115EE1">
          <w:rPr>
            <w:rStyle w:val="af0"/>
            <w:rFonts w:hint="eastAsia"/>
          </w:rPr>
          <w:t xml:space="preserve"> </w:t>
        </w:r>
        <w:r w:rsidR="00953A3C" w:rsidRPr="00115EE1">
          <w:rPr>
            <w:rStyle w:val="af0"/>
            <w:rFonts w:hint="eastAsia"/>
          </w:rPr>
          <w:t>优化部件参数</w:t>
        </w:r>
        <w:r w:rsidR="00953A3C">
          <w:rPr>
            <w:webHidden/>
          </w:rPr>
          <w:tab/>
        </w:r>
        <w:r w:rsidR="00953A3C">
          <w:rPr>
            <w:webHidden/>
          </w:rPr>
          <w:fldChar w:fldCharType="begin"/>
        </w:r>
        <w:r w:rsidR="00953A3C">
          <w:rPr>
            <w:webHidden/>
          </w:rPr>
          <w:instrText xml:space="preserve"> PAGEREF _Toc509418308 \h </w:instrText>
        </w:r>
        <w:r w:rsidR="00953A3C">
          <w:rPr>
            <w:webHidden/>
          </w:rPr>
        </w:r>
        <w:r w:rsidR="00953A3C">
          <w:rPr>
            <w:webHidden/>
          </w:rPr>
          <w:fldChar w:fldCharType="separate"/>
        </w:r>
        <w:r>
          <w:rPr>
            <w:webHidden/>
          </w:rPr>
          <w:t>16</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09" w:history="1">
        <w:r w:rsidR="00953A3C" w:rsidRPr="00115EE1">
          <w:rPr>
            <w:rStyle w:val="af0"/>
            <w:noProof/>
          </w:rPr>
          <w:t>2.7</w:t>
        </w:r>
        <w:r w:rsidR="00953A3C" w:rsidRPr="00115EE1">
          <w:rPr>
            <w:rStyle w:val="af0"/>
            <w:rFonts w:hint="eastAsia"/>
            <w:noProof/>
          </w:rPr>
          <w:t xml:space="preserve"> </w:t>
        </w:r>
        <w:r w:rsidR="00953A3C" w:rsidRPr="00115EE1">
          <w:rPr>
            <w:rStyle w:val="af0"/>
            <w:rFonts w:hint="eastAsia"/>
            <w:noProof/>
          </w:rPr>
          <w:t>系统平台</w:t>
        </w:r>
        <w:r w:rsidR="00953A3C">
          <w:rPr>
            <w:noProof/>
            <w:webHidden/>
          </w:rPr>
          <w:tab/>
        </w:r>
        <w:r w:rsidR="00953A3C">
          <w:rPr>
            <w:noProof/>
            <w:webHidden/>
          </w:rPr>
          <w:fldChar w:fldCharType="begin"/>
        </w:r>
        <w:r w:rsidR="00953A3C">
          <w:rPr>
            <w:noProof/>
            <w:webHidden/>
          </w:rPr>
          <w:instrText xml:space="preserve"> PAGEREF _Toc509418309 \h </w:instrText>
        </w:r>
        <w:r w:rsidR="00953A3C">
          <w:rPr>
            <w:noProof/>
            <w:webHidden/>
          </w:rPr>
        </w:r>
        <w:r w:rsidR="00953A3C">
          <w:rPr>
            <w:noProof/>
            <w:webHidden/>
          </w:rPr>
          <w:fldChar w:fldCharType="separate"/>
        </w:r>
        <w:r>
          <w:rPr>
            <w:noProof/>
            <w:webHidden/>
          </w:rPr>
          <w:t>18</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10" w:history="1">
        <w:r w:rsidR="00953A3C" w:rsidRPr="00115EE1">
          <w:rPr>
            <w:rStyle w:val="af0"/>
            <w:noProof/>
          </w:rPr>
          <w:t>2.8</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10 \h </w:instrText>
        </w:r>
        <w:r w:rsidR="00953A3C">
          <w:rPr>
            <w:noProof/>
            <w:webHidden/>
          </w:rPr>
        </w:r>
        <w:r w:rsidR="00953A3C">
          <w:rPr>
            <w:noProof/>
            <w:webHidden/>
          </w:rPr>
          <w:fldChar w:fldCharType="separate"/>
        </w:r>
        <w:r>
          <w:rPr>
            <w:noProof/>
            <w:webHidden/>
          </w:rPr>
          <w:t>20</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11" w:history="1">
        <w:r w:rsidR="00953A3C" w:rsidRPr="00115EE1">
          <w:rPr>
            <w:rStyle w:val="af0"/>
          </w:rPr>
          <w:t>2.8.1</w:t>
        </w:r>
        <w:r w:rsidR="00953A3C" w:rsidRPr="00115EE1">
          <w:rPr>
            <w:rStyle w:val="af0"/>
            <w:rFonts w:hint="eastAsia"/>
          </w:rPr>
          <w:t xml:space="preserve"> </w:t>
        </w:r>
        <w:r w:rsidR="00953A3C" w:rsidRPr="00115EE1">
          <w:rPr>
            <w:rStyle w:val="af0"/>
            <w:rFonts w:hint="eastAsia"/>
          </w:rPr>
          <w:t>效率分析</w:t>
        </w:r>
        <w:r w:rsidR="00953A3C">
          <w:rPr>
            <w:webHidden/>
          </w:rPr>
          <w:tab/>
        </w:r>
        <w:r w:rsidR="00953A3C">
          <w:rPr>
            <w:webHidden/>
          </w:rPr>
          <w:fldChar w:fldCharType="begin"/>
        </w:r>
        <w:r w:rsidR="00953A3C">
          <w:rPr>
            <w:webHidden/>
          </w:rPr>
          <w:instrText xml:space="preserve"> PAGEREF _Toc509418311 \h </w:instrText>
        </w:r>
        <w:r w:rsidR="00953A3C">
          <w:rPr>
            <w:webHidden/>
          </w:rPr>
        </w:r>
        <w:r w:rsidR="00953A3C">
          <w:rPr>
            <w:webHidden/>
          </w:rPr>
          <w:fldChar w:fldCharType="separate"/>
        </w:r>
        <w:r>
          <w:rPr>
            <w:webHidden/>
          </w:rPr>
          <w:t>20</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12" w:history="1">
        <w:r w:rsidR="00953A3C" w:rsidRPr="00115EE1">
          <w:rPr>
            <w:rStyle w:val="af0"/>
          </w:rPr>
          <w:t>2.8.2</w:t>
        </w:r>
        <w:r w:rsidR="00953A3C" w:rsidRPr="00115EE1">
          <w:rPr>
            <w:rStyle w:val="af0"/>
            <w:rFonts w:hint="eastAsia"/>
          </w:rPr>
          <w:t xml:space="preserve"> </w:t>
        </w:r>
        <w:r w:rsidR="00953A3C" w:rsidRPr="00115EE1">
          <w:rPr>
            <w:rStyle w:val="af0"/>
            <w:rFonts w:hint="eastAsia"/>
          </w:rPr>
          <w:t>精度验证</w:t>
        </w:r>
        <w:r w:rsidR="00953A3C">
          <w:rPr>
            <w:webHidden/>
          </w:rPr>
          <w:tab/>
        </w:r>
        <w:r w:rsidR="00953A3C">
          <w:rPr>
            <w:webHidden/>
          </w:rPr>
          <w:fldChar w:fldCharType="begin"/>
        </w:r>
        <w:r w:rsidR="00953A3C">
          <w:rPr>
            <w:webHidden/>
          </w:rPr>
          <w:instrText xml:space="preserve"> PAGEREF _Toc509418312 \h </w:instrText>
        </w:r>
        <w:r w:rsidR="00953A3C">
          <w:rPr>
            <w:webHidden/>
          </w:rPr>
        </w:r>
        <w:r w:rsidR="00953A3C">
          <w:rPr>
            <w:webHidden/>
          </w:rPr>
          <w:fldChar w:fldCharType="separate"/>
        </w:r>
        <w:r>
          <w:rPr>
            <w:webHidden/>
          </w:rPr>
          <w:t>21</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13" w:history="1">
        <w:r w:rsidR="00953A3C" w:rsidRPr="00115EE1">
          <w:rPr>
            <w:rStyle w:val="af0"/>
          </w:rPr>
          <w:t xml:space="preserve">2.8.3 </w:t>
        </w:r>
        <w:r w:rsidR="00953A3C" w:rsidRPr="00115EE1">
          <w:rPr>
            <w:rStyle w:val="af0"/>
            <w:rFonts w:hint="eastAsia"/>
          </w:rPr>
          <w:t>对比实验</w:t>
        </w:r>
        <w:r w:rsidR="00953A3C">
          <w:rPr>
            <w:webHidden/>
          </w:rPr>
          <w:tab/>
        </w:r>
        <w:r w:rsidR="00953A3C">
          <w:rPr>
            <w:webHidden/>
          </w:rPr>
          <w:fldChar w:fldCharType="begin"/>
        </w:r>
        <w:r w:rsidR="00953A3C">
          <w:rPr>
            <w:webHidden/>
          </w:rPr>
          <w:instrText xml:space="preserve"> PAGEREF _Toc509418313 \h </w:instrText>
        </w:r>
        <w:r w:rsidR="00953A3C">
          <w:rPr>
            <w:webHidden/>
          </w:rPr>
        </w:r>
        <w:r w:rsidR="00953A3C">
          <w:rPr>
            <w:webHidden/>
          </w:rPr>
          <w:fldChar w:fldCharType="separate"/>
        </w:r>
        <w:r>
          <w:rPr>
            <w:webHidden/>
          </w:rPr>
          <w:t>22</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14" w:history="1">
        <w:r w:rsidR="00953A3C" w:rsidRPr="00115EE1">
          <w:rPr>
            <w:rStyle w:val="af0"/>
            <w:noProof/>
          </w:rPr>
          <w:t>2.9</w:t>
        </w:r>
        <w:r w:rsidR="00953A3C" w:rsidRPr="00115EE1">
          <w:rPr>
            <w:rStyle w:val="af0"/>
            <w:rFonts w:hint="eastAsia"/>
            <w:noProof/>
            <w:lang w:val="en-GB"/>
          </w:rPr>
          <w:t xml:space="preserve"> </w:t>
        </w:r>
        <w:r w:rsidR="00953A3C" w:rsidRPr="00115EE1">
          <w:rPr>
            <w:rStyle w:val="af0"/>
            <w:rFonts w:hint="eastAsia"/>
            <w:noProof/>
            <w:lang w:val="en-GB"/>
          </w:rPr>
          <w:t>本章小结</w:t>
        </w:r>
        <w:r w:rsidR="00953A3C">
          <w:rPr>
            <w:noProof/>
            <w:webHidden/>
          </w:rPr>
          <w:tab/>
        </w:r>
        <w:r w:rsidR="00953A3C">
          <w:rPr>
            <w:noProof/>
            <w:webHidden/>
          </w:rPr>
          <w:fldChar w:fldCharType="begin"/>
        </w:r>
        <w:r w:rsidR="00953A3C">
          <w:rPr>
            <w:noProof/>
            <w:webHidden/>
          </w:rPr>
          <w:instrText xml:space="preserve"> PAGEREF _Toc509418314 \h </w:instrText>
        </w:r>
        <w:r w:rsidR="00953A3C">
          <w:rPr>
            <w:noProof/>
            <w:webHidden/>
          </w:rPr>
        </w:r>
        <w:r w:rsidR="00953A3C">
          <w:rPr>
            <w:noProof/>
            <w:webHidden/>
          </w:rPr>
          <w:fldChar w:fldCharType="separate"/>
        </w:r>
        <w:r>
          <w:rPr>
            <w:noProof/>
            <w:webHidden/>
          </w:rPr>
          <w:t>23</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315" w:history="1">
        <w:r w:rsidR="00953A3C" w:rsidRPr="00115EE1">
          <w:rPr>
            <w:rStyle w:val="af0"/>
            <w:rFonts w:hint="eastAsia"/>
            <w:noProof/>
          </w:rPr>
          <w:t>第</w:t>
        </w:r>
        <w:r w:rsidR="00953A3C" w:rsidRPr="00115EE1">
          <w:rPr>
            <w:rStyle w:val="af0"/>
            <w:rFonts w:hint="eastAsia"/>
            <w:noProof/>
          </w:rPr>
          <w:t xml:space="preserve"> 3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视频序列的机械模型运动仿真方法</w:t>
        </w:r>
        <w:r w:rsidR="00953A3C">
          <w:rPr>
            <w:noProof/>
            <w:webHidden/>
          </w:rPr>
          <w:tab/>
        </w:r>
        <w:r w:rsidR="00953A3C">
          <w:rPr>
            <w:noProof/>
            <w:webHidden/>
          </w:rPr>
          <w:fldChar w:fldCharType="begin"/>
        </w:r>
        <w:r w:rsidR="00953A3C">
          <w:rPr>
            <w:noProof/>
            <w:webHidden/>
          </w:rPr>
          <w:instrText xml:space="preserve"> PAGEREF _Toc509418315 \h </w:instrText>
        </w:r>
        <w:r w:rsidR="00953A3C">
          <w:rPr>
            <w:noProof/>
            <w:webHidden/>
          </w:rPr>
        </w:r>
        <w:r w:rsidR="00953A3C">
          <w:rPr>
            <w:noProof/>
            <w:webHidden/>
          </w:rPr>
          <w:fldChar w:fldCharType="separate"/>
        </w:r>
        <w:r>
          <w:rPr>
            <w:noProof/>
            <w:webHidden/>
          </w:rPr>
          <w:t>25</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16" w:history="1">
        <w:r w:rsidR="00953A3C" w:rsidRPr="00115EE1">
          <w:rPr>
            <w:rStyle w:val="af0"/>
            <w:noProof/>
          </w:rPr>
          <w:t>3.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16 \h </w:instrText>
        </w:r>
        <w:r w:rsidR="00953A3C">
          <w:rPr>
            <w:noProof/>
            <w:webHidden/>
          </w:rPr>
        </w:r>
        <w:r w:rsidR="00953A3C">
          <w:rPr>
            <w:noProof/>
            <w:webHidden/>
          </w:rPr>
          <w:fldChar w:fldCharType="separate"/>
        </w:r>
        <w:r>
          <w:rPr>
            <w:noProof/>
            <w:webHidden/>
          </w:rPr>
          <w:t>25</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17" w:history="1">
        <w:r w:rsidR="00953A3C" w:rsidRPr="00115EE1">
          <w:rPr>
            <w:rStyle w:val="af0"/>
            <w:noProof/>
          </w:rPr>
          <w:t>3.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17 \h </w:instrText>
        </w:r>
        <w:r w:rsidR="00953A3C">
          <w:rPr>
            <w:noProof/>
            <w:webHidden/>
          </w:rPr>
        </w:r>
        <w:r w:rsidR="00953A3C">
          <w:rPr>
            <w:noProof/>
            <w:webHidden/>
          </w:rPr>
          <w:fldChar w:fldCharType="separate"/>
        </w:r>
        <w:r>
          <w:rPr>
            <w:noProof/>
            <w:webHidden/>
          </w:rPr>
          <w:t>26</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18" w:history="1">
        <w:r w:rsidR="00953A3C" w:rsidRPr="00115EE1">
          <w:rPr>
            <w:rStyle w:val="af0"/>
          </w:rPr>
          <w:t>3.2.1</w:t>
        </w:r>
        <w:r w:rsidR="00953A3C" w:rsidRPr="00115EE1">
          <w:rPr>
            <w:rStyle w:val="af0"/>
            <w:rFonts w:hint="eastAsia"/>
          </w:rPr>
          <w:t xml:space="preserve"> </w:t>
        </w:r>
        <w:r w:rsidR="00953A3C" w:rsidRPr="00115EE1">
          <w:rPr>
            <w:rStyle w:val="af0"/>
            <w:rFonts w:hint="eastAsia"/>
          </w:rPr>
          <w:t>多部件三维建模</w:t>
        </w:r>
        <w:r w:rsidR="00953A3C">
          <w:rPr>
            <w:webHidden/>
          </w:rPr>
          <w:tab/>
        </w:r>
        <w:r w:rsidR="00953A3C">
          <w:rPr>
            <w:webHidden/>
          </w:rPr>
          <w:fldChar w:fldCharType="begin"/>
        </w:r>
        <w:r w:rsidR="00953A3C">
          <w:rPr>
            <w:webHidden/>
          </w:rPr>
          <w:instrText xml:space="preserve"> PAGEREF _Toc509418318 \h </w:instrText>
        </w:r>
        <w:r w:rsidR="00953A3C">
          <w:rPr>
            <w:webHidden/>
          </w:rPr>
        </w:r>
        <w:r w:rsidR="00953A3C">
          <w:rPr>
            <w:webHidden/>
          </w:rPr>
          <w:fldChar w:fldCharType="separate"/>
        </w:r>
        <w:r>
          <w:rPr>
            <w:webHidden/>
          </w:rPr>
          <w:t>26</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19" w:history="1">
        <w:r w:rsidR="00953A3C" w:rsidRPr="00115EE1">
          <w:rPr>
            <w:rStyle w:val="af0"/>
          </w:rPr>
          <w:t>3.2.2</w:t>
        </w:r>
        <w:r w:rsidR="00953A3C" w:rsidRPr="00115EE1">
          <w:rPr>
            <w:rStyle w:val="af0"/>
            <w:rFonts w:hint="eastAsia"/>
          </w:rPr>
          <w:t xml:space="preserve"> </w:t>
        </w:r>
        <w:r w:rsidR="00953A3C" w:rsidRPr="00115EE1">
          <w:rPr>
            <w:rStyle w:val="af0"/>
            <w:rFonts w:hint="eastAsia"/>
          </w:rPr>
          <w:t>模型运动分析</w:t>
        </w:r>
        <w:r w:rsidR="00953A3C">
          <w:rPr>
            <w:webHidden/>
          </w:rPr>
          <w:tab/>
        </w:r>
        <w:r w:rsidR="00953A3C">
          <w:rPr>
            <w:webHidden/>
          </w:rPr>
          <w:fldChar w:fldCharType="begin"/>
        </w:r>
        <w:r w:rsidR="00953A3C">
          <w:rPr>
            <w:webHidden/>
          </w:rPr>
          <w:instrText xml:space="preserve"> PAGEREF _Toc509418319 \h </w:instrText>
        </w:r>
        <w:r w:rsidR="00953A3C">
          <w:rPr>
            <w:webHidden/>
          </w:rPr>
        </w:r>
        <w:r w:rsidR="00953A3C">
          <w:rPr>
            <w:webHidden/>
          </w:rPr>
          <w:fldChar w:fldCharType="separate"/>
        </w:r>
        <w:r>
          <w:rPr>
            <w:webHidden/>
          </w:rPr>
          <w:t>27</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20" w:history="1">
        <w:r w:rsidR="00953A3C" w:rsidRPr="00115EE1">
          <w:rPr>
            <w:rStyle w:val="af0"/>
            <w:noProof/>
          </w:rPr>
          <w:t>3.3</w:t>
        </w:r>
        <w:r w:rsidR="00953A3C" w:rsidRPr="00115EE1">
          <w:rPr>
            <w:rStyle w:val="af0"/>
            <w:rFonts w:hint="eastAsia"/>
            <w:noProof/>
          </w:rPr>
          <w:t xml:space="preserve"> </w:t>
        </w:r>
        <w:r w:rsidR="00953A3C" w:rsidRPr="00115EE1">
          <w:rPr>
            <w:rStyle w:val="af0"/>
            <w:rFonts w:hint="eastAsia"/>
            <w:noProof/>
          </w:rPr>
          <w:t>模型运动参数估计</w:t>
        </w:r>
        <w:r w:rsidR="00953A3C">
          <w:rPr>
            <w:noProof/>
            <w:webHidden/>
          </w:rPr>
          <w:tab/>
        </w:r>
        <w:r w:rsidR="00953A3C">
          <w:rPr>
            <w:noProof/>
            <w:webHidden/>
          </w:rPr>
          <w:fldChar w:fldCharType="begin"/>
        </w:r>
        <w:r w:rsidR="00953A3C">
          <w:rPr>
            <w:noProof/>
            <w:webHidden/>
          </w:rPr>
          <w:instrText xml:space="preserve"> PAGEREF _Toc509418320 \h </w:instrText>
        </w:r>
        <w:r w:rsidR="00953A3C">
          <w:rPr>
            <w:noProof/>
            <w:webHidden/>
          </w:rPr>
        </w:r>
        <w:r w:rsidR="00953A3C">
          <w:rPr>
            <w:noProof/>
            <w:webHidden/>
          </w:rPr>
          <w:fldChar w:fldCharType="separate"/>
        </w:r>
        <w:r>
          <w:rPr>
            <w:noProof/>
            <w:webHidden/>
          </w:rPr>
          <w:t>27</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21" w:history="1">
        <w:r w:rsidR="00953A3C" w:rsidRPr="00115EE1">
          <w:rPr>
            <w:rStyle w:val="af0"/>
          </w:rPr>
          <w:t>3.3.1</w:t>
        </w:r>
        <w:r w:rsidR="00953A3C" w:rsidRPr="00115EE1">
          <w:rPr>
            <w:rStyle w:val="af0"/>
            <w:rFonts w:hint="eastAsia"/>
          </w:rPr>
          <w:t xml:space="preserve"> </w:t>
        </w:r>
        <w:r w:rsidR="00953A3C" w:rsidRPr="00115EE1">
          <w:rPr>
            <w:rStyle w:val="af0"/>
            <w:rFonts w:hint="eastAsia"/>
          </w:rPr>
          <w:t>关节类型</w:t>
        </w:r>
        <w:r w:rsidR="00953A3C">
          <w:rPr>
            <w:webHidden/>
          </w:rPr>
          <w:tab/>
        </w:r>
        <w:r w:rsidR="00953A3C">
          <w:rPr>
            <w:webHidden/>
          </w:rPr>
          <w:fldChar w:fldCharType="begin"/>
        </w:r>
        <w:r w:rsidR="00953A3C">
          <w:rPr>
            <w:webHidden/>
          </w:rPr>
          <w:instrText xml:space="preserve"> PAGEREF _Toc509418321 \h </w:instrText>
        </w:r>
        <w:r w:rsidR="00953A3C">
          <w:rPr>
            <w:webHidden/>
          </w:rPr>
        </w:r>
        <w:r w:rsidR="00953A3C">
          <w:rPr>
            <w:webHidden/>
          </w:rPr>
          <w:fldChar w:fldCharType="separate"/>
        </w:r>
        <w:r>
          <w:rPr>
            <w:webHidden/>
          </w:rPr>
          <w:t>28</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22" w:history="1">
        <w:r w:rsidR="00953A3C" w:rsidRPr="00115EE1">
          <w:rPr>
            <w:rStyle w:val="af0"/>
          </w:rPr>
          <w:t>3.3.2</w:t>
        </w:r>
        <w:r w:rsidR="00953A3C" w:rsidRPr="00115EE1">
          <w:rPr>
            <w:rStyle w:val="af0"/>
            <w:rFonts w:hint="eastAsia"/>
          </w:rPr>
          <w:t xml:space="preserve"> </w:t>
        </w:r>
        <w:r w:rsidR="00953A3C" w:rsidRPr="00115EE1">
          <w:rPr>
            <w:rStyle w:val="af0"/>
            <w:rFonts w:hint="eastAsia"/>
          </w:rPr>
          <w:t>驱动轮运动估计</w:t>
        </w:r>
        <w:r w:rsidR="00953A3C">
          <w:rPr>
            <w:webHidden/>
          </w:rPr>
          <w:tab/>
        </w:r>
        <w:r w:rsidR="00953A3C">
          <w:rPr>
            <w:webHidden/>
          </w:rPr>
          <w:fldChar w:fldCharType="begin"/>
        </w:r>
        <w:r w:rsidR="00953A3C">
          <w:rPr>
            <w:webHidden/>
          </w:rPr>
          <w:instrText xml:space="preserve"> PAGEREF _Toc509418322 \h </w:instrText>
        </w:r>
        <w:r w:rsidR="00953A3C">
          <w:rPr>
            <w:webHidden/>
          </w:rPr>
        </w:r>
        <w:r w:rsidR="00953A3C">
          <w:rPr>
            <w:webHidden/>
          </w:rPr>
          <w:fldChar w:fldCharType="separate"/>
        </w:r>
        <w:r>
          <w:rPr>
            <w:webHidden/>
          </w:rPr>
          <w:t>30</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23" w:history="1">
        <w:r w:rsidR="00953A3C" w:rsidRPr="00115EE1">
          <w:rPr>
            <w:rStyle w:val="af0"/>
            <w:noProof/>
          </w:rPr>
          <w:t>3.4</w:t>
        </w:r>
        <w:r w:rsidR="00953A3C" w:rsidRPr="00115EE1">
          <w:rPr>
            <w:rStyle w:val="af0"/>
            <w:rFonts w:hint="eastAsia"/>
            <w:noProof/>
          </w:rPr>
          <w:t xml:space="preserve"> </w:t>
        </w:r>
        <w:r w:rsidR="00953A3C" w:rsidRPr="00115EE1">
          <w:rPr>
            <w:rStyle w:val="af0"/>
            <w:rFonts w:hint="eastAsia"/>
            <w:noProof/>
          </w:rPr>
          <w:t>模型运动参数随机优化算法</w:t>
        </w:r>
        <w:r w:rsidR="00953A3C">
          <w:rPr>
            <w:noProof/>
            <w:webHidden/>
          </w:rPr>
          <w:tab/>
        </w:r>
        <w:r w:rsidR="00953A3C">
          <w:rPr>
            <w:noProof/>
            <w:webHidden/>
          </w:rPr>
          <w:fldChar w:fldCharType="begin"/>
        </w:r>
        <w:r w:rsidR="00953A3C">
          <w:rPr>
            <w:noProof/>
            <w:webHidden/>
          </w:rPr>
          <w:instrText xml:space="preserve"> PAGEREF _Toc509418323 \h </w:instrText>
        </w:r>
        <w:r w:rsidR="00953A3C">
          <w:rPr>
            <w:noProof/>
            <w:webHidden/>
          </w:rPr>
        </w:r>
        <w:r w:rsidR="00953A3C">
          <w:rPr>
            <w:noProof/>
            <w:webHidden/>
          </w:rPr>
          <w:fldChar w:fldCharType="separate"/>
        </w:r>
        <w:r>
          <w:rPr>
            <w:noProof/>
            <w:webHidden/>
          </w:rPr>
          <w:t>32</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24" w:history="1">
        <w:r w:rsidR="00953A3C" w:rsidRPr="00115EE1">
          <w:rPr>
            <w:rStyle w:val="af0"/>
          </w:rPr>
          <w:t>3.4.1</w:t>
        </w:r>
        <w:r w:rsidR="00953A3C" w:rsidRPr="00115EE1">
          <w:rPr>
            <w:rStyle w:val="af0"/>
            <w:rFonts w:hint="eastAsia"/>
          </w:rPr>
          <w:t xml:space="preserve"> </w:t>
        </w:r>
        <w:r w:rsidR="00953A3C" w:rsidRPr="00115EE1">
          <w:rPr>
            <w:rStyle w:val="af0"/>
            <w:rFonts w:hint="eastAsia"/>
          </w:rPr>
          <w:t>随机优化能量函数</w:t>
        </w:r>
        <w:r w:rsidR="00953A3C">
          <w:rPr>
            <w:webHidden/>
          </w:rPr>
          <w:tab/>
        </w:r>
        <w:r w:rsidR="00953A3C">
          <w:rPr>
            <w:webHidden/>
          </w:rPr>
          <w:fldChar w:fldCharType="begin"/>
        </w:r>
        <w:r w:rsidR="00953A3C">
          <w:rPr>
            <w:webHidden/>
          </w:rPr>
          <w:instrText xml:space="preserve"> PAGEREF _Toc509418324 \h </w:instrText>
        </w:r>
        <w:r w:rsidR="00953A3C">
          <w:rPr>
            <w:webHidden/>
          </w:rPr>
        </w:r>
        <w:r w:rsidR="00953A3C">
          <w:rPr>
            <w:webHidden/>
          </w:rPr>
          <w:fldChar w:fldCharType="separate"/>
        </w:r>
        <w:r>
          <w:rPr>
            <w:webHidden/>
          </w:rPr>
          <w:t>32</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25" w:history="1">
        <w:r w:rsidR="00953A3C" w:rsidRPr="00115EE1">
          <w:rPr>
            <w:rStyle w:val="af0"/>
          </w:rPr>
          <w:t>3.4.2</w:t>
        </w:r>
        <w:r w:rsidR="00953A3C" w:rsidRPr="00115EE1">
          <w:rPr>
            <w:rStyle w:val="af0"/>
            <w:rFonts w:hint="eastAsia"/>
          </w:rPr>
          <w:t xml:space="preserve"> </w:t>
        </w:r>
        <w:r w:rsidR="00953A3C" w:rsidRPr="00115EE1">
          <w:rPr>
            <w:rStyle w:val="af0"/>
            <w:rFonts w:hint="eastAsia"/>
          </w:rPr>
          <w:t>运动关节类型搜索树</w:t>
        </w:r>
        <w:r w:rsidR="00953A3C">
          <w:rPr>
            <w:webHidden/>
          </w:rPr>
          <w:tab/>
        </w:r>
        <w:r w:rsidR="00953A3C">
          <w:rPr>
            <w:webHidden/>
          </w:rPr>
          <w:fldChar w:fldCharType="begin"/>
        </w:r>
        <w:r w:rsidR="00953A3C">
          <w:rPr>
            <w:webHidden/>
          </w:rPr>
          <w:instrText xml:space="preserve"> PAGEREF _Toc509418325 \h </w:instrText>
        </w:r>
        <w:r w:rsidR="00953A3C">
          <w:rPr>
            <w:webHidden/>
          </w:rPr>
        </w:r>
        <w:r w:rsidR="00953A3C">
          <w:rPr>
            <w:webHidden/>
          </w:rPr>
          <w:fldChar w:fldCharType="separate"/>
        </w:r>
        <w:r>
          <w:rPr>
            <w:webHidden/>
          </w:rPr>
          <w:t>33</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26" w:history="1">
        <w:r w:rsidR="00953A3C" w:rsidRPr="00115EE1">
          <w:rPr>
            <w:rStyle w:val="af0"/>
          </w:rPr>
          <w:t>3.4.3</w:t>
        </w:r>
        <w:r w:rsidR="00953A3C" w:rsidRPr="00115EE1">
          <w:rPr>
            <w:rStyle w:val="af0"/>
            <w:rFonts w:hint="eastAsia"/>
          </w:rPr>
          <w:t xml:space="preserve"> </w:t>
        </w:r>
        <w:r w:rsidR="00953A3C" w:rsidRPr="00115EE1">
          <w:rPr>
            <w:rStyle w:val="af0"/>
            <w:rFonts w:hint="eastAsia"/>
          </w:rPr>
          <w:t>形状参数优化</w:t>
        </w:r>
        <w:r w:rsidR="00953A3C">
          <w:rPr>
            <w:webHidden/>
          </w:rPr>
          <w:tab/>
        </w:r>
        <w:r w:rsidR="00953A3C">
          <w:rPr>
            <w:webHidden/>
          </w:rPr>
          <w:fldChar w:fldCharType="begin"/>
        </w:r>
        <w:r w:rsidR="00953A3C">
          <w:rPr>
            <w:webHidden/>
          </w:rPr>
          <w:instrText xml:space="preserve"> PAGEREF _Toc509418326 \h </w:instrText>
        </w:r>
        <w:r w:rsidR="00953A3C">
          <w:rPr>
            <w:webHidden/>
          </w:rPr>
        </w:r>
        <w:r w:rsidR="00953A3C">
          <w:rPr>
            <w:webHidden/>
          </w:rPr>
          <w:fldChar w:fldCharType="separate"/>
        </w:r>
        <w:r>
          <w:rPr>
            <w:webHidden/>
          </w:rPr>
          <w:t>35</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27" w:history="1">
        <w:r w:rsidR="00953A3C" w:rsidRPr="00115EE1">
          <w:rPr>
            <w:rStyle w:val="af0"/>
          </w:rPr>
          <w:t>3.4.4</w:t>
        </w:r>
        <w:r w:rsidR="00953A3C" w:rsidRPr="00115EE1">
          <w:rPr>
            <w:rStyle w:val="af0"/>
            <w:rFonts w:hint="eastAsia"/>
          </w:rPr>
          <w:t xml:space="preserve"> </w:t>
        </w:r>
        <w:r w:rsidR="00953A3C" w:rsidRPr="00115EE1">
          <w:rPr>
            <w:rStyle w:val="af0"/>
            <w:rFonts w:hint="eastAsia"/>
          </w:rPr>
          <w:t>运动优化算法总结</w:t>
        </w:r>
        <w:r w:rsidR="00953A3C">
          <w:rPr>
            <w:webHidden/>
          </w:rPr>
          <w:tab/>
        </w:r>
        <w:r w:rsidR="00953A3C">
          <w:rPr>
            <w:webHidden/>
          </w:rPr>
          <w:fldChar w:fldCharType="begin"/>
        </w:r>
        <w:r w:rsidR="00953A3C">
          <w:rPr>
            <w:webHidden/>
          </w:rPr>
          <w:instrText xml:space="preserve"> PAGEREF _Toc509418327 \h </w:instrText>
        </w:r>
        <w:r w:rsidR="00953A3C">
          <w:rPr>
            <w:webHidden/>
          </w:rPr>
        </w:r>
        <w:r w:rsidR="00953A3C">
          <w:rPr>
            <w:webHidden/>
          </w:rPr>
          <w:fldChar w:fldCharType="separate"/>
        </w:r>
        <w:r>
          <w:rPr>
            <w:webHidden/>
          </w:rPr>
          <w:t>37</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28" w:history="1">
        <w:r w:rsidR="00953A3C" w:rsidRPr="00115EE1">
          <w:rPr>
            <w:rStyle w:val="af0"/>
            <w:noProof/>
          </w:rPr>
          <w:t>3.5</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28 \h </w:instrText>
        </w:r>
        <w:r w:rsidR="00953A3C">
          <w:rPr>
            <w:noProof/>
            <w:webHidden/>
          </w:rPr>
        </w:r>
        <w:r w:rsidR="00953A3C">
          <w:rPr>
            <w:noProof/>
            <w:webHidden/>
          </w:rPr>
          <w:fldChar w:fldCharType="separate"/>
        </w:r>
        <w:r>
          <w:rPr>
            <w:noProof/>
            <w:webHidden/>
          </w:rPr>
          <w:t>39</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29" w:history="1">
        <w:r w:rsidR="00953A3C" w:rsidRPr="00115EE1">
          <w:rPr>
            <w:rStyle w:val="af0"/>
            <w:noProof/>
          </w:rPr>
          <w:t>3.6</w:t>
        </w:r>
        <w:r w:rsidR="00953A3C" w:rsidRPr="00115EE1">
          <w:rPr>
            <w:rStyle w:val="af0"/>
            <w:rFonts w:hint="eastAsia"/>
            <w:noProof/>
          </w:rPr>
          <w:t xml:space="preserve">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29 \h </w:instrText>
        </w:r>
        <w:r w:rsidR="00953A3C">
          <w:rPr>
            <w:noProof/>
            <w:webHidden/>
          </w:rPr>
        </w:r>
        <w:r w:rsidR="00953A3C">
          <w:rPr>
            <w:noProof/>
            <w:webHidden/>
          </w:rPr>
          <w:fldChar w:fldCharType="separate"/>
        </w:r>
        <w:r>
          <w:rPr>
            <w:noProof/>
            <w:webHidden/>
          </w:rPr>
          <w:t>43</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330" w:history="1">
        <w:r w:rsidR="00953A3C" w:rsidRPr="00115EE1">
          <w:rPr>
            <w:rStyle w:val="af0"/>
            <w:rFonts w:hint="eastAsia"/>
            <w:noProof/>
          </w:rPr>
          <w:t>第</w:t>
        </w:r>
        <w:r w:rsidR="00953A3C" w:rsidRPr="00115EE1">
          <w:rPr>
            <w:rStyle w:val="af0"/>
            <w:rFonts w:hint="eastAsia"/>
            <w:noProof/>
          </w:rPr>
          <w:t xml:space="preserve"> 4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基于运动参数优化的机械模型装箱方法</w:t>
        </w:r>
        <w:r w:rsidR="00953A3C">
          <w:rPr>
            <w:noProof/>
            <w:webHidden/>
          </w:rPr>
          <w:tab/>
        </w:r>
        <w:r w:rsidR="00953A3C">
          <w:rPr>
            <w:noProof/>
            <w:webHidden/>
          </w:rPr>
          <w:fldChar w:fldCharType="begin"/>
        </w:r>
        <w:r w:rsidR="00953A3C">
          <w:rPr>
            <w:noProof/>
            <w:webHidden/>
          </w:rPr>
          <w:instrText xml:space="preserve"> PAGEREF _Toc509418330 \h </w:instrText>
        </w:r>
        <w:r w:rsidR="00953A3C">
          <w:rPr>
            <w:noProof/>
            <w:webHidden/>
          </w:rPr>
        </w:r>
        <w:r w:rsidR="00953A3C">
          <w:rPr>
            <w:noProof/>
            <w:webHidden/>
          </w:rPr>
          <w:fldChar w:fldCharType="separate"/>
        </w:r>
        <w:r>
          <w:rPr>
            <w:noProof/>
            <w:webHidden/>
          </w:rPr>
          <w:t>45</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31" w:history="1">
        <w:r w:rsidR="00953A3C" w:rsidRPr="00115EE1">
          <w:rPr>
            <w:rStyle w:val="af0"/>
            <w:noProof/>
          </w:rPr>
          <w:t>4.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31 \h </w:instrText>
        </w:r>
        <w:r w:rsidR="00953A3C">
          <w:rPr>
            <w:noProof/>
            <w:webHidden/>
          </w:rPr>
        </w:r>
        <w:r w:rsidR="00953A3C">
          <w:rPr>
            <w:noProof/>
            <w:webHidden/>
          </w:rPr>
          <w:fldChar w:fldCharType="separate"/>
        </w:r>
        <w:r>
          <w:rPr>
            <w:noProof/>
            <w:webHidden/>
          </w:rPr>
          <w:t>45</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32" w:history="1">
        <w:r w:rsidR="00953A3C" w:rsidRPr="00115EE1">
          <w:rPr>
            <w:rStyle w:val="af0"/>
            <w:noProof/>
          </w:rPr>
          <w:t>4.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32 \h </w:instrText>
        </w:r>
        <w:r w:rsidR="00953A3C">
          <w:rPr>
            <w:noProof/>
            <w:webHidden/>
          </w:rPr>
        </w:r>
        <w:r w:rsidR="00953A3C">
          <w:rPr>
            <w:noProof/>
            <w:webHidden/>
          </w:rPr>
          <w:fldChar w:fldCharType="separate"/>
        </w:r>
        <w:r>
          <w:rPr>
            <w:noProof/>
            <w:webHidden/>
          </w:rPr>
          <w:t>47</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33" w:history="1">
        <w:r w:rsidR="00953A3C" w:rsidRPr="00115EE1">
          <w:rPr>
            <w:rStyle w:val="af0"/>
          </w:rPr>
          <w:t>4.2.1</w:t>
        </w:r>
        <w:r w:rsidR="00953A3C" w:rsidRPr="00115EE1">
          <w:rPr>
            <w:rStyle w:val="af0"/>
            <w:rFonts w:hint="eastAsia"/>
          </w:rPr>
          <w:t xml:space="preserve"> </w:t>
        </w:r>
        <w:r w:rsidR="00953A3C" w:rsidRPr="00115EE1">
          <w:rPr>
            <w:rStyle w:val="af0"/>
            <w:rFonts w:hint="eastAsia"/>
          </w:rPr>
          <w:t>机械模型拆解</w:t>
        </w:r>
        <w:r w:rsidR="00953A3C">
          <w:rPr>
            <w:webHidden/>
          </w:rPr>
          <w:tab/>
        </w:r>
        <w:r w:rsidR="00953A3C">
          <w:rPr>
            <w:webHidden/>
          </w:rPr>
          <w:fldChar w:fldCharType="begin"/>
        </w:r>
        <w:r w:rsidR="00953A3C">
          <w:rPr>
            <w:webHidden/>
          </w:rPr>
          <w:instrText xml:space="preserve"> PAGEREF _Toc509418333 \h </w:instrText>
        </w:r>
        <w:r w:rsidR="00953A3C">
          <w:rPr>
            <w:webHidden/>
          </w:rPr>
        </w:r>
        <w:r w:rsidR="00953A3C">
          <w:rPr>
            <w:webHidden/>
          </w:rPr>
          <w:fldChar w:fldCharType="separate"/>
        </w:r>
        <w:r>
          <w:rPr>
            <w:webHidden/>
          </w:rPr>
          <w:t>47</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34" w:history="1">
        <w:r w:rsidR="00953A3C" w:rsidRPr="00115EE1">
          <w:rPr>
            <w:rStyle w:val="af0"/>
          </w:rPr>
          <w:t>4.2.2</w:t>
        </w:r>
        <w:r w:rsidR="00953A3C" w:rsidRPr="00115EE1">
          <w:rPr>
            <w:rStyle w:val="af0"/>
            <w:rFonts w:hint="eastAsia"/>
          </w:rPr>
          <w:t xml:space="preserve"> </w:t>
        </w:r>
        <w:r w:rsidR="00953A3C" w:rsidRPr="00115EE1">
          <w:rPr>
            <w:rStyle w:val="af0"/>
            <w:rFonts w:hint="eastAsia"/>
          </w:rPr>
          <w:t>装箱算法</w:t>
        </w:r>
        <w:r w:rsidR="00953A3C">
          <w:rPr>
            <w:webHidden/>
          </w:rPr>
          <w:tab/>
        </w:r>
        <w:r w:rsidR="00953A3C">
          <w:rPr>
            <w:webHidden/>
          </w:rPr>
          <w:fldChar w:fldCharType="begin"/>
        </w:r>
        <w:r w:rsidR="00953A3C">
          <w:rPr>
            <w:webHidden/>
          </w:rPr>
          <w:instrText xml:space="preserve"> PAGEREF _Toc509418334 \h </w:instrText>
        </w:r>
        <w:r w:rsidR="00953A3C">
          <w:rPr>
            <w:webHidden/>
          </w:rPr>
        </w:r>
        <w:r w:rsidR="00953A3C">
          <w:rPr>
            <w:webHidden/>
          </w:rPr>
          <w:fldChar w:fldCharType="separate"/>
        </w:r>
        <w:r>
          <w:rPr>
            <w:webHidden/>
          </w:rPr>
          <w:t>47</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35" w:history="1">
        <w:r w:rsidR="00953A3C" w:rsidRPr="00115EE1">
          <w:rPr>
            <w:rStyle w:val="af0"/>
            <w:noProof/>
          </w:rPr>
          <w:t>4.3</w:t>
        </w:r>
        <w:r w:rsidR="00953A3C" w:rsidRPr="00115EE1">
          <w:rPr>
            <w:rStyle w:val="af0"/>
            <w:rFonts w:hint="eastAsia"/>
            <w:noProof/>
          </w:rPr>
          <w:t xml:space="preserve"> </w:t>
        </w:r>
        <w:r w:rsidR="00953A3C" w:rsidRPr="00115EE1">
          <w:rPr>
            <w:rStyle w:val="af0"/>
            <w:rFonts w:hint="eastAsia"/>
            <w:noProof/>
          </w:rPr>
          <w:t>算法概述</w:t>
        </w:r>
        <w:r w:rsidR="00953A3C">
          <w:rPr>
            <w:noProof/>
            <w:webHidden/>
          </w:rPr>
          <w:tab/>
        </w:r>
        <w:r w:rsidR="00953A3C">
          <w:rPr>
            <w:noProof/>
            <w:webHidden/>
          </w:rPr>
          <w:fldChar w:fldCharType="begin"/>
        </w:r>
        <w:r w:rsidR="00953A3C">
          <w:rPr>
            <w:noProof/>
            <w:webHidden/>
          </w:rPr>
          <w:instrText xml:space="preserve"> PAGEREF _Toc509418335 \h </w:instrText>
        </w:r>
        <w:r w:rsidR="00953A3C">
          <w:rPr>
            <w:noProof/>
            <w:webHidden/>
          </w:rPr>
        </w:r>
        <w:r w:rsidR="00953A3C">
          <w:rPr>
            <w:noProof/>
            <w:webHidden/>
          </w:rPr>
          <w:fldChar w:fldCharType="separate"/>
        </w:r>
        <w:r>
          <w:rPr>
            <w:noProof/>
            <w:webHidden/>
          </w:rPr>
          <w:t>48</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36" w:history="1">
        <w:r w:rsidR="00953A3C" w:rsidRPr="00115EE1">
          <w:rPr>
            <w:rStyle w:val="af0"/>
          </w:rPr>
          <w:t>4.3.1</w:t>
        </w:r>
        <w:r w:rsidR="00953A3C" w:rsidRPr="00115EE1">
          <w:rPr>
            <w:rStyle w:val="af0"/>
            <w:rFonts w:hint="eastAsia"/>
          </w:rPr>
          <w:t xml:space="preserve"> </w:t>
        </w:r>
        <w:r w:rsidR="00953A3C" w:rsidRPr="00115EE1">
          <w:rPr>
            <w:rStyle w:val="af0"/>
            <w:rFonts w:hint="eastAsia"/>
          </w:rPr>
          <w:t>算法涉及的概念和符号</w:t>
        </w:r>
        <w:r w:rsidR="00953A3C">
          <w:rPr>
            <w:webHidden/>
          </w:rPr>
          <w:tab/>
        </w:r>
        <w:r w:rsidR="00953A3C">
          <w:rPr>
            <w:webHidden/>
          </w:rPr>
          <w:fldChar w:fldCharType="begin"/>
        </w:r>
        <w:r w:rsidR="00953A3C">
          <w:rPr>
            <w:webHidden/>
          </w:rPr>
          <w:instrText xml:space="preserve"> PAGEREF _Toc509418336 \h </w:instrText>
        </w:r>
        <w:r w:rsidR="00953A3C">
          <w:rPr>
            <w:webHidden/>
          </w:rPr>
        </w:r>
        <w:r w:rsidR="00953A3C">
          <w:rPr>
            <w:webHidden/>
          </w:rPr>
          <w:fldChar w:fldCharType="separate"/>
        </w:r>
        <w:r>
          <w:rPr>
            <w:webHidden/>
          </w:rPr>
          <w:t>50</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37" w:history="1">
        <w:r w:rsidR="00953A3C" w:rsidRPr="00115EE1">
          <w:rPr>
            <w:rStyle w:val="af0"/>
            <w:noProof/>
          </w:rPr>
          <w:t>4.4</w:t>
        </w:r>
        <w:r w:rsidR="00953A3C" w:rsidRPr="00115EE1">
          <w:rPr>
            <w:rStyle w:val="af0"/>
            <w:rFonts w:hint="eastAsia"/>
            <w:noProof/>
          </w:rPr>
          <w:t xml:space="preserve"> </w:t>
        </w:r>
        <w:r w:rsidR="00953A3C" w:rsidRPr="00115EE1">
          <w:rPr>
            <w:rStyle w:val="af0"/>
            <w:rFonts w:hint="eastAsia"/>
            <w:noProof/>
          </w:rPr>
          <w:t>基于运动参数优化的模型层次拆解算法</w:t>
        </w:r>
        <w:r w:rsidR="00953A3C">
          <w:rPr>
            <w:noProof/>
            <w:webHidden/>
          </w:rPr>
          <w:tab/>
        </w:r>
        <w:r w:rsidR="00953A3C">
          <w:rPr>
            <w:noProof/>
            <w:webHidden/>
          </w:rPr>
          <w:fldChar w:fldCharType="begin"/>
        </w:r>
        <w:r w:rsidR="00953A3C">
          <w:rPr>
            <w:noProof/>
            <w:webHidden/>
          </w:rPr>
          <w:instrText xml:space="preserve"> PAGEREF _Toc509418337 \h </w:instrText>
        </w:r>
        <w:r w:rsidR="00953A3C">
          <w:rPr>
            <w:noProof/>
            <w:webHidden/>
          </w:rPr>
        </w:r>
        <w:r w:rsidR="00953A3C">
          <w:rPr>
            <w:noProof/>
            <w:webHidden/>
          </w:rPr>
          <w:fldChar w:fldCharType="separate"/>
        </w:r>
        <w:r>
          <w:rPr>
            <w:noProof/>
            <w:webHidden/>
          </w:rPr>
          <w:t>51</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38" w:history="1">
        <w:r w:rsidR="00953A3C" w:rsidRPr="00115EE1">
          <w:rPr>
            <w:rStyle w:val="af0"/>
          </w:rPr>
          <w:t>4.4.1</w:t>
        </w:r>
        <w:r w:rsidR="00953A3C" w:rsidRPr="00115EE1">
          <w:rPr>
            <w:rStyle w:val="af0"/>
            <w:rFonts w:hint="eastAsia"/>
          </w:rPr>
          <w:t xml:space="preserve"> </w:t>
        </w:r>
        <w:r w:rsidR="00953A3C" w:rsidRPr="00115EE1">
          <w:rPr>
            <w:rStyle w:val="af0"/>
            <w:rFonts w:hint="eastAsia"/>
          </w:rPr>
          <w:t>层次拆解算法</w:t>
        </w:r>
        <w:r w:rsidR="00953A3C">
          <w:rPr>
            <w:webHidden/>
          </w:rPr>
          <w:tab/>
        </w:r>
        <w:r w:rsidR="00953A3C">
          <w:rPr>
            <w:webHidden/>
          </w:rPr>
          <w:fldChar w:fldCharType="begin"/>
        </w:r>
        <w:r w:rsidR="00953A3C">
          <w:rPr>
            <w:webHidden/>
          </w:rPr>
          <w:instrText xml:space="preserve"> PAGEREF _Toc509418338 \h </w:instrText>
        </w:r>
        <w:r w:rsidR="00953A3C">
          <w:rPr>
            <w:webHidden/>
          </w:rPr>
        </w:r>
        <w:r w:rsidR="00953A3C">
          <w:rPr>
            <w:webHidden/>
          </w:rPr>
          <w:fldChar w:fldCharType="separate"/>
        </w:r>
        <w:r>
          <w:rPr>
            <w:webHidden/>
          </w:rPr>
          <w:t>51</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39" w:history="1">
        <w:r w:rsidR="00953A3C" w:rsidRPr="00115EE1">
          <w:rPr>
            <w:rStyle w:val="af0"/>
          </w:rPr>
          <w:t xml:space="preserve">4.4.2 </w:t>
        </w:r>
        <w:r w:rsidR="00953A3C" w:rsidRPr="00115EE1">
          <w:rPr>
            <w:rStyle w:val="af0"/>
            <w:rFonts w:hint="eastAsia"/>
          </w:rPr>
          <w:t>优化模型运动参数</w:t>
        </w:r>
        <w:r w:rsidR="00953A3C">
          <w:rPr>
            <w:webHidden/>
          </w:rPr>
          <w:tab/>
        </w:r>
        <w:r w:rsidR="00953A3C">
          <w:rPr>
            <w:webHidden/>
          </w:rPr>
          <w:fldChar w:fldCharType="begin"/>
        </w:r>
        <w:r w:rsidR="00953A3C">
          <w:rPr>
            <w:webHidden/>
          </w:rPr>
          <w:instrText xml:space="preserve"> PAGEREF _Toc509418339 \h </w:instrText>
        </w:r>
        <w:r w:rsidR="00953A3C">
          <w:rPr>
            <w:webHidden/>
          </w:rPr>
        </w:r>
        <w:r w:rsidR="00953A3C">
          <w:rPr>
            <w:webHidden/>
          </w:rPr>
          <w:fldChar w:fldCharType="separate"/>
        </w:r>
        <w:r>
          <w:rPr>
            <w:webHidden/>
          </w:rPr>
          <w:t>53</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40" w:history="1">
        <w:r w:rsidR="00953A3C" w:rsidRPr="00115EE1">
          <w:rPr>
            <w:rStyle w:val="af0"/>
            <w:noProof/>
          </w:rPr>
          <w:t>4.5</w:t>
        </w:r>
        <w:r w:rsidR="00953A3C" w:rsidRPr="00115EE1">
          <w:rPr>
            <w:rStyle w:val="af0"/>
            <w:rFonts w:hint="eastAsia"/>
            <w:noProof/>
          </w:rPr>
          <w:t xml:space="preserve"> </w:t>
        </w:r>
        <w:r w:rsidR="00953A3C" w:rsidRPr="00115EE1">
          <w:rPr>
            <w:rStyle w:val="af0"/>
            <w:rFonts w:hint="eastAsia"/>
            <w:noProof/>
          </w:rPr>
          <w:t>模型部件组装箱算法</w:t>
        </w:r>
        <w:r w:rsidR="00953A3C">
          <w:rPr>
            <w:noProof/>
            <w:webHidden/>
          </w:rPr>
          <w:tab/>
        </w:r>
        <w:r w:rsidR="00953A3C">
          <w:rPr>
            <w:noProof/>
            <w:webHidden/>
          </w:rPr>
          <w:fldChar w:fldCharType="begin"/>
        </w:r>
        <w:r w:rsidR="00953A3C">
          <w:rPr>
            <w:noProof/>
            <w:webHidden/>
          </w:rPr>
          <w:instrText xml:space="preserve"> PAGEREF _Toc509418340 \h </w:instrText>
        </w:r>
        <w:r w:rsidR="00953A3C">
          <w:rPr>
            <w:noProof/>
            <w:webHidden/>
          </w:rPr>
        </w:r>
        <w:r w:rsidR="00953A3C">
          <w:rPr>
            <w:noProof/>
            <w:webHidden/>
          </w:rPr>
          <w:fldChar w:fldCharType="separate"/>
        </w:r>
        <w:r>
          <w:rPr>
            <w:noProof/>
            <w:webHidden/>
          </w:rPr>
          <w:t>55</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41" w:history="1">
        <w:r w:rsidR="00953A3C" w:rsidRPr="00115EE1">
          <w:rPr>
            <w:rStyle w:val="af0"/>
          </w:rPr>
          <w:t>4.5.1</w:t>
        </w:r>
        <w:r w:rsidR="00953A3C" w:rsidRPr="00115EE1">
          <w:rPr>
            <w:rStyle w:val="af0"/>
            <w:rFonts w:hint="eastAsia"/>
          </w:rPr>
          <w:t xml:space="preserve"> </w:t>
        </w:r>
        <w:r w:rsidR="00953A3C" w:rsidRPr="00115EE1">
          <w:rPr>
            <w:rStyle w:val="af0"/>
            <w:rFonts w:hint="eastAsia"/>
          </w:rPr>
          <w:t>部件组摆放策略</w:t>
        </w:r>
        <w:r w:rsidR="00953A3C">
          <w:rPr>
            <w:webHidden/>
          </w:rPr>
          <w:tab/>
        </w:r>
        <w:r w:rsidR="00953A3C">
          <w:rPr>
            <w:webHidden/>
          </w:rPr>
          <w:fldChar w:fldCharType="begin"/>
        </w:r>
        <w:r w:rsidR="00953A3C">
          <w:rPr>
            <w:webHidden/>
          </w:rPr>
          <w:instrText xml:space="preserve"> PAGEREF _Toc509418341 \h </w:instrText>
        </w:r>
        <w:r w:rsidR="00953A3C">
          <w:rPr>
            <w:webHidden/>
          </w:rPr>
        </w:r>
        <w:r w:rsidR="00953A3C">
          <w:rPr>
            <w:webHidden/>
          </w:rPr>
          <w:fldChar w:fldCharType="separate"/>
        </w:r>
        <w:r>
          <w:rPr>
            <w:webHidden/>
          </w:rPr>
          <w:t>56</w:t>
        </w:r>
        <w:r w:rsidR="00953A3C">
          <w:rPr>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342" w:history="1">
        <w:r w:rsidR="00953A3C" w:rsidRPr="00115EE1">
          <w:rPr>
            <w:rStyle w:val="af0"/>
            <w:rFonts w:hint="eastAsia"/>
            <w:noProof/>
          </w:rPr>
          <w:t>第</w:t>
        </w:r>
        <w:r w:rsidR="00953A3C" w:rsidRPr="00115EE1">
          <w:rPr>
            <w:rStyle w:val="af0"/>
            <w:rFonts w:hint="eastAsia"/>
            <w:noProof/>
          </w:rPr>
          <w:t xml:space="preserve"> 5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实时精确的网格半规则化方法</w:t>
        </w:r>
        <w:r w:rsidR="00953A3C">
          <w:rPr>
            <w:noProof/>
            <w:webHidden/>
          </w:rPr>
          <w:tab/>
        </w:r>
        <w:r w:rsidR="00953A3C">
          <w:rPr>
            <w:noProof/>
            <w:webHidden/>
          </w:rPr>
          <w:fldChar w:fldCharType="begin"/>
        </w:r>
        <w:r w:rsidR="00953A3C">
          <w:rPr>
            <w:noProof/>
            <w:webHidden/>
          </w:rPr>
          <w:instrText xml:space="preserve"> PAGEREF _Toc509418342 \h </w:instrText>
        </w:r>
        <w:r w:rsidR="00953A3C">
          <w:rPr>
            <w:noProof/>
            <w:webHidden/>
          </w:rPr>
        </w:r>
        <w:r w:rsidR="00953A3C">
          <w:rPr>
            <w:noProof/>
            <w:webHidden/>
          </w:rPr>
          <w:fldChar w:fldCharType="separate"/>
        </w:r>
        <w:r>
          <w:rPr>
            <w:noProof/>
            <w:webHidden/>
          </w:rPr>
          <w:t>58</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43" w:history="1">
        <w:r w:rsidR="00953A3C" w:rsidRPr="00115EE1">
          <w:rPr>
            <w:rStyle w:val="af0"/>
            <w:noProof/>
          </w:rPr>
          <w:t>5.1</w:t>
        </w:r>
        <w:r w:rsidR="00953A3C" w:rsidRPr="00115EE1">
          <w:rPr>
            <w:rStyle w:val="af0"/>
            <w:rFonts w:hint="eastAsia"/>
            <w:noProof/>
          </w:rPr>
          <w:t xml:space="preserve"> </w:t>
        </w:r>
        <w:r w:rsidR="00953A3C" w:rsidRPr="00115EE1">
          <w:rPr>
            <w:rStyle w:val="af0"/>
            <w:rFonts w:hint="eastAsia"/>
            <w:noProof/>
          </w:rPr>
          <w:t>引言</w:t>
        </w:r>
        <w:r w:rsidR="00953A3C">
          <w:rPr>
            <w:noProof/>
            <w:webHidden/>
          </w:rPr>
          <w:tab/>
        </w:r>
        <w:r w:rsidR="00953A3C">
          <w:rPr>
            <w:noProof/>
            <w:webHidden/>
          </w:rPr>
          <w:fldChar w:fldCharType="begin"/>
        </w:r>
        <w:r w:rsidR="00953A3C">
          <w:rPr>
            <w:noProof/>
            <w:webHidden/>
          </w:rPr>
          <w:instrText xml:space="preserve"> PAGEREF _Toc509418343 \h </w:instrText>
        </w:r>
        <w:r w:rsidR="00953A3C">
          <w:rPr>
            <w:noProof/>
            <w:webHidden/>
          </w:rPr>
        </w:r>
        <w:r w:rsidR="00953A3C">
          <w:rPr>
            <w:noProof/>
            <w:webHidden/>
          </w:rPr>
          <w:fldChar w:fldCharType="separate"/>
        </w:r>
        <w:r>
          <w:rPr>
            <w:noProof/>
            <w:webHidden/>
          </w:rPr>
          <w:t>58</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44" w:history="1">
        <w:r w:rsidR="00953A3C" w:rsidRPr="00115EE1">
          <w:rPr>
            <w:rStyle w:val="af0"/>
            <w:noProof/>
          </w:rPr>
          <w:t>5.2</w:t>
        </w:r>
        <w:r w:rsidR="00953A3C" w:rsidRPr="00115EE1">
          <w:rPr>
            <w:rStyle w:val="af0"/>
            <w:rFonts w:hint="eastAsia"/>
            <w:noProof/>
          </w:rPr>
          <w:t xml:space="preserve"> </w:t>
        </w:r>
        <w:r w:rsidR="00953A3C" w:rsidRPr="00115EE1">
          <w:rPr>
            <w:rStyle w:val="af0"/>
            <w:rFonts w:hint="eastAsia"/>
            <w:noProof/>
          </w:rPr>
          <w:t>相关背景</w:t>
        </w:r>
        <w:r w:rsidR="00953A3C">
          <w:rPr>
            <w:noProof/>
            <w:webHidden/>
          </w:rPr>
          <w:tab/>
        </w:r>
        <w:r w:rsidR="00953A3C">
          <w:rPr>
            <w:noProof/>
            <w:webHidden/>
          </w:rPr>
          <w:fldChar w:fldCharType="begin"/>
        </w:r>
        <w:r w:rsidR="00953A3C">
          <w:rPr>
            <w:noProof/>
            <w:webHidden/>
          </w:rPr>
          <w:instrText xml:space="preserve"> PAGEREF _Toc509418344 \h </w:instrText>
        </w:r>
        <w:r w:rsidR="00953A3C">
          <w:rPr>
            <w:noProof/>
            <w:webHidden/>
          </w:rPr>
        </w:r>
        <w:r w:rsidR="00953A3C">
          <w:rPr>
            <w:noProof/>
            <w:webHidden/>
          </w:rPr>
          <w:fldChar w:fldCharType="separate"/>
        </w:r>
        <w:r>
          <w:rPr>
            <w:noProof/>
            <w:webHidden/>
          </w:rPr>
          <w:t>59</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45" w:history="1">
        <w:r w:rsidR="00953A3C" w:rsidRPr="00115EE1">
          <w:rPr>
            <w:rStyle w:val="af0"/>
          </w:rPr>
          <w:t>5.2.1</w:t>
        </w:r>
        <w:r w:rsidR="00953A3C" w:rsidRPr="00115EE1">
          <w:rPr>
            <w:rStyle w:val="af0"/>
            <w:rFonts w:hint="eastAsia"/>
          </w:rPr>
          <w:t xml:space="preserve"> </w:t>
        </w:r>
        <w:r w:rsidR="00953A3C" w:rsidRPr="00115EE1">
          <w:rPr>
            <w:rStyle w:val="af0"/>
            <w:rFonts w:hint="eastAsia"/>
          </w:rPr>
          <w:t>半规则网格与多分辨率分析</w:t>
        </w:r>
        <w:r w:rsidR="00953A3C">
          <w:rPr>
            <w:webHidden/>
          </w:rPr>
          <w:tab/>
        </w:r>
        <w:r w:rsidR="00953A3C">
          <w:rPr>
            <w:webHidden/>
          </w:rPr>
          <w:fldChar w:fldCharType="begin"/>
        </w:r>
        <w:r w:rsidR="00953A3C">
          <w:rPr>
            <w:webHidden/>
          </w:rPr>
          <w:instrText xml:space="preserve"> PAGEREF _Toc509418345 \h </w:instrText>
        </w:r>
        <w:r w:rsidR="00953A3C">
          <w:rPr>
            <w:webHidden/>
          </w:rPr>
        </w:r>
        <w:r w:rsidR="00953A3C">
          <w:rPr>
            <w:webHidden/>
          </w:rPr>
          <w:fldChar w:fldCharType="separate"/>
        </w:r>
        <w:r>
          <w:rPr>
            <w:webHidden/>
          </w:rPr>
          <w:t>59</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46" w:history="1">
        <w:r w:rsidR="00953A3C" w:rsidRPr="00115EE1">
          <w:rPr>
            <w:rStyle w:val="af0"/>
          </w:rPr>
          <w:t>5.2.2</w:t>
        </w:r>
        <w:r w:rsidR="00953A3C" w:rsidRPr="00115EE1">
          <w:rPr>
            <w:rStyle w:val="af0"/>
            <w:rFonts w:hint="eastAsia"/>
          </w:rPr>
          <w:t xml:space="preserve"> </w:t>
        </w:r>
        <w:r w:rsidR="00953A3C" w:rsidRPr="00115EE1">
          <w:rPr>
            <w:rStyle w:val="af0"/>
            <w:rFonts w:hint="eastAsia"/>
          </w:rPr>
          <w:t>网格半规则化算法综述</w:t>
        </w:r>
        <w:r w:rsidR="00953A3C">
          <w:rPr>
            <w:webHidden/>
          </w:rPr>
          <w:tab/>
        </w:r>
        <w:r w:rsidR="00953A3C">
          <w:rPr>
            <w:webHidden/>
          </w:rPr>
          <w:fldChar w:fldCharType="begin"/>
        </w:r>
        <w:r w:rsidR="00953A3C">
          <w:rPr>
            <w:webHidden/>
          </w:rPr>
          <w:instrText xml:space="preserve"> PAGEREF _Toc509418346 \h </w:instrText>
        </w:r>
        <w:r w:rsidR="00953A3C">
          <w:rPr>
            <w:webHidden/>
          </w:rPr>
        </w:r>
        <w:r w:rsidR="00953A3C">
          <w:rPr>
            <w:webHidden/>
          </w:rPr>
          <w:fldChar w:fldCharType="separate"/>
        </w:r>
        <w:r>
          <w:rPr>
            <w:webHidden/>
          </w:rPr>
          <w:t>60</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47" w:history="1">
        <w:r w:rsidR="00953A3C" w:rsidRPr="00115EE1">
          <w:rPr>
            <w:rStyle w:val="af0"/>
          </w:rPr>
          <w:t>5.2.3</w:t>
        </w:r>
        <w:r w:rsidR="00953A3C" w:rsidRPr="00115EE1">
          <w:rPr>
            <w:rStyle w:val="af0"/>
            <w:rFonts w:hint="eastAsia"/>
          </w:rPr>
          <w:t xml:space="preserve"> </w:t>
        </w:r>
        <w:r w:rsidR="00953A3C" w:rsidRPr="00115EE1">
          <w:rPr>
            <w:rStyle w:val="af0"/>
            <w:rFonts w:hint="eastAsia"/>
          </w:rPr>
          <w:t>网格半规则化相关工作</w:t>
        </w:r>
        <w:r w:rsidR="00953A3C">
          <w:rPr>
            <w:webHidden/>
          </w:rPr>
          <w:tab/>
        </w:r>
        <w:r w:rsidR="00953A3C">
          <w:rPr>
            <w:webHidden/>
          </w:rPr>
          <w:fldChar w:fldCharType="begin"/>
        </w:r>
        <w:r w:rsidR="00953A3C">
          <w:rPr>
            <w:webHidden/>
          </w:rPr>
          <w:instrText xml:space="preserve"> PAGEREF _Toc509418347 \h </w:instrText>
        </w:r>
        <w:r w:rsidR="00953A3C">
          <w:rPr>
            <w:webHidden/>
          </w:rPr>
        </w:r>
        <w:r w:rsidR="00953A3C">
          <w:rPr>
            <w:webHidden/>
          </w:rPr>
          <w:fldChar w:fldCharType="separate"/>
        </w:r>
        <w:r>
          <w:rPr>
            <w:webHidden/>
          </w:rPr>
          <w:t>62</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48" w:history="1">
        <w:r w:rsidR="00953A3C" w:rsidRPr="00115EE1">
          <w:rPr>
            <w:rStyle w:val="af0"/>
            <w:noProof/>
          </w:rPr>
          <w:t>5.3</w:t>
        </w:r>
        <w:r w:rsidR="00953A3C" w:rsidRPr="00115EE1">
          <w:rPr>
            <w:rStyle w:val="af0"/>
            <w:rFonts w:hint="eastAsia"/>
            <w:noProof/>
          </w:rPr>
          <w:t xml:space="preserve"> </w:t>
        </w:r>
        <w:r w:rsidR="00953A3C" w:rsidRPr="00115EE1">
          <w:rPr>
            <w:rStyle w:val="af0"/>
            <w:rFonts w:hint="eastAsia"/>
            <w:noProof/>
          </w:rPr>
          <w:t>基于层次的网格半规则化算法概述</w:t>
        </w:r>
        <w:r w:rsidR="00953A3C">
          <w:rPr>
            <w:noProof/>
            <w:webHidden/>
          </w:rPr>
          <w:tab/>
        </w:r>
        <w:r w:rsidR="00953A3C">
          <w:rPr>
            <w:noProof/>
            <w:webHidden/>
          </w:rPr>
          <w:fldChar w:fldCharType="begin"/>
        </w:r>
        <w:r w:rsidR="00953A3C">
          <w:rPr>
            <w:noProof/>
            <w:webHidden/>
          </w:rPr>
          <w:instrText xml:space="preserve"> PAGEREF _Toc509418348 \h </w:instrText>
        </w:r>
        <w:r w:rsidR="00953A3C">
          <w:rPr>
            <w:noProof/>
            <w:webHidden/>
          </w:rPr>
        </w:r>
        <w:r w:rsidR="00953A3C">
          <w:rPr>
            <w:noProof/>
            <w:webHidden/>
          </w:rPr>
          <w:fldChar w:fldCharType="separate"/>
        </w:r>
        <w:r>
          <w:rPr>
            <w:noProof/>
            <w:webHidden/>
          </w:rPr>
          <w:t>63</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49" w:history="1">
        <w:r w:rsidR="00953A3C" w:rsidRPr="00115EE1">
          <w:rPr>
            <w:rStyle w:val="af0"/>
            <w:noProof/>
          </w:rPr>
          <w:t>5.4</w:t>
        </w:r>
        <w:r w:rsidR="00953A3C" w:rsidRPr="00115EE1">
          <w:rPr>
            <w:rStyle w:val="af0"/>
            <w:rFonts w:hint="eastAsia"/>
            <w:noProof/>
          </w:rPr>
          <w:t xml:space="preserve"> </w:t>
        </w:r>
        <w:r w:rsidR="00953A3C" w:rsidRPr="00115EE1">
          <w:rPr>
            <w:rStyle w:val="af0"/>
            <w:rFonts w:hint="eastAsia"/>
            <w:noProof/>
          </w:rPr>
          <w:t>基于层次的网格并行简化</w:t>
        </w:r>
        <w:r w:rsidR="00953A3C">
          <w:rPr>
            <w:noProof/>
            <w:webHidden/>
          </w:rPr>
          <w:tab/>
        </w:r>
        <w:r w:rsidR="00953A3C">
          <w:rPr>
            <w:noProof/>
            <w:webHidden/>
          </w:rPr>
          <w:fldChar w:fldCharType="begin"/>
        </w:r>
        <w:r w:rsidR="00953A3C">
          <w:rPr>
            <w:noProof/>
            <w:webHidden/>
          </w:rPr>
          <w:instrText xml:space="preserve"> PAGEREF _Toc509418349 \h </w:instrText>
        </w:r>
        <w:r w:rsidR="00953A3C">
          <w:rPr>
            <w:noProof/>
            <w:webHidden/>
          </w:rPr>
        </w:r>
        <w:r w:rsidR="00953A3C">
          <w:rPr>
            <w:noProof/>
            <w:webHidden/>
          </w:rPr>
          <w:fldChar w:fldCharType="separate"/>
        </w:r>
        <w:r>
          <w:rPr>
            <w:noProof/>
            <w:webHidden/>
          </w:rPr>
          <w:t>64</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50" w:history="1">
        <w:r w:rsidR="00953A3C" w:rsidRPr="00115EE1">
          <w:rPr>
            <w:rStyle w:val="af0"/>
          </w:rPr>
          <w:t>5.4.1</w:t>
        </w:r>
        <w:r w:rsidR="00953A3C" w:rsidRPr="00115EE1">
          <w:rPr>
            <w:rStyle w:val="af0"/>
            <w:rFonts w:hint="eastAsia"/>
          </w:rPr>
          <w:t xml:space="preserve"> </w:t>
        </w:r>
        <w:r w:rsidR="00953A3C" w:rsidRPr="00115EE1">
          <w:rPr>
            <w:rStyle w:val="af0"/>
            <w:rFonts w:hint="eastAsia"/>
          </w:rPr>
          <w:t>网格分层并行简化</w:t>
        </w:r>
        <w:r w:rsidR="00953A3C">
          <w:rPr>
            <w:webHidden/>
          </w:rPr>
          <w:tab/>
        </w:r>
        <w:r w:rsidR="00953A3C">
          <w:rPr>
            <w:webHidden/>
          </w:rPr>
          <w:fldChar w:fldCharType="begin"/>
        </w:r>
        <w:r w:rsidR="00953A3C">
          <w:rPr>
            <w:webHidden/>
          </w:rPr>
          <w:instrText xml:space="preserve"> PAGEREF _Toc509418350 \h </w:instrText>
        </w:r>
        <w:r w:rsidR="00953A3C">
          <w:rPr>
            <w:webHidden/>
          </w:rPr>
        </w:r>
        <w:r w:rsidR="00953A3C">
          <w:rPr>
            <w:webHidden/>
          </w:rPr>
          <w:fldChar w:fldCharType="separate"/>
        </w:r>
        <w:r>
          <w:rPr>
            <w:webHidden/>
          </w:rPr>
          <w:t>64</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51" w:history="1">
        <w:r w:rsidR="00953A3C" w:rsidRPr="00115EE1">
          <w:rPr>
            <w:rStyle w:val="af0"/>
          </w:rPr>
          <w:t>5.4.2</w:t>
        </w:r>
        <w:r w:rsidR="00953A3C" w:rsidRPr="00115EE1">
          <w:rPr>
            <w:rStyle w:val="af0"/>
            <w:rFonts w:hint="eastAsia"/>
          </w:rPr>
          <w:t xml:space="preserve"> </w:t>
        </w:r>
        <w:r w:rsidR="00953A3C" w:rsidRPr="00115EE1">
          <w:rPr>
            <w:rStyle w:val="af0"/>
            <w:rFonts w:hint="eastAsia"/>
          </w:rPr>
          <w:t>网格表面参数化</w:t>
        </w:r>
        <w:r w:rsidR="00953A3C">
          <w:rPr>
            <w:webHidden/>
          </w:rPr>
          <w:tab/>
        </w:r>
        <w:r w:rsidR="00953A3C">
          <w:rPr>
            <w:webHidden/>
          </w:rPr>
          <w:fldChar w:fldCharType="begin"/>
        </w:r>
        <w:r w:rsidR="00953A3C">
          <w:rPr>
            <w:webHidden/>
          </w:rPr>
          <w:instrText xml:space="preserve"> PAGEREF _Toc509418351 \h </w:instrText>
        </w:r>
        <w:r w:rsidR="00953A3C">
          <w:rPr>
            <w:webHidden/>
          </w:rPr>
        </w:r>
        <w:r w:rsidR="00953A3C">
          <w:rPr>
            <w:webHidden/>
          </w:rPr>
          <w:fldChar w:fldCharType="separate"/>
        </w:r>
        <w:r>
          <w:rPr>
            <w:webHidden/>
          </w:rPr>
          <w:t>68</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52" w:history="1">
        <w:r w:rsidR="00953A3C" w:rsidRPr="00115EE1">
          <w:rPr>
            <w:rStyle w:val="af0"/>
            <w:noProof/>
          </w:rPr>
          <w:t>5.5</w:t>
        </w:r>
        <w:r w:rsidR="00953A3C" w:rsidRPr="00115EE1">
          <w:rPr>
            <w:rStyle w:val="af0"/>
            <w:rFonts w:hint="eastAsia"/>
            <w:noProof/>
          </w:rPr>
          <w:t xml:space="preserve"> </w:t>
        </w:r>
        <w:r w:rsidR="00953A3C" w:rsidRPr="00115EE1">
          <w:rPr>
            <w:rStyle w:val="af0"/>
            <w:rFonts w:hint="eastAsia"/>
            <w:noProof/>
          </w:rPr>
          <w:t>网格细分重建</w:t>
        </w:r>
        <w:r w:rsidR="00953A3C">
          <w:rPr>
            <w:noProof/>
            <w:webHidden/>
          </w:rPr>
          <w:tab/>
        </w:r>
        <w:r w:rsidR="00953A3C">
          <w:rPr>
            <w:noProof/>
            <w:webHidden/>
          </w:rPr>
          <w:fldChar w:fldCharType="begin"/>
        </w:r>
        <w:r w:rsidR="00953A3C">
          <w:rPr>
            <w:noProof/>
            <w:webHidden/>
          </w:rPr>
          <w:instrText xml:space="preserve"> PAGEREF _Toc509418352 \h </w:instrText>
        </w:r>
        <w:r w:rsidR="00953A3C">
          <w:rPr>
            <w:noProof/>
            <w:webHidden/>
          </w:rPr>
        </w:r>
        <w:r w:rsidR="00953A3C">
          <w:rPr>
            <w:noProof/>
            <w:webHidden/>
          </w:rPr>
          <w:fldChar w:fldCharType="separate"/>
        </w:r>
        <w:r>
          <w:rPr>
            <w:noProof/>
            <w:webHidden/>
          </w:rPr>
          <w:t>72</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53" w:history="1">
        <w:r w:rsidR="00953A3C" w:rsidRPr="00115EE1">
          <w:rPr>
            <w:rStyle w:val="af0"/>
          </w:rPr>
          <w:t>5.5.1</w:t>
        </w:r>
        <w:r w:rsidR="00953A3C" w:rsidRPr="00115EE1">
          <w:rPr>
            <w:rStyle w:val="af0"/>
            <w:rFonts w:hint="eastAsia"/>
          </w:rPr>
          <w:t xml:space="preserve"> </w:t>
        </w:r>
        <w:r w:rsidR="00953A3C" w:rsidRPr="00115EE1">
          <w:rPr>
            <w:rStyle w:val="af0"/>
            <w:rFonts w:hint="eastAsia"/>
          </w:rPr>
          <w:t>基于参数化信息的网格细分</w:t>
        </w:r>
        <w:r w:rsidR="00953A3C">
          <w:rPr>
            <w:webHidden/>
          </w:rPr>
          <w:tab/>
        </w:r>
        <w:r w:rsidR="00953A3C">
          <w:rPr>
            <w:webHidden/>
          </w:rPr>
          <w:fldChar w:fldCharType="begin"/>
        </w:r>
        <w:r w:rsidR="00953A3C">
          <w:rPr>
            <w:webHidden/>
          </w:rPr>
          <w:instrText xml:space="preserve"> PAGEREF _Toc509418353 \h </w:instrText>
        </w:r>
        <w:r w:rsidR="00953A3C">
          <w:rPr>
            <w:webHidden/>
          </w:rPr>
        </w:r>
        <w:r w:rsidR="00953A3C">
          <w:rPr>
            <w:webHidden/>
          </w:rPr>
          <w:fldChar w:fldCharType="separate"/>
        </w:r>
        <w:r>
          <w:rPr>
            <w:webHidden/>
          </w:rPr>
          <w:t>72</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54" w:history="1">
        <w:r w:rsidR="00953A3C" w:rsidRPr="00115EE1">
          <w:rPr>
            <w:rStyle w:val="af0"/>
          </w:rPr>
          <w:t>5.5.2</w:t>
        </w:r>
        <w:r w:rsidR="00953A3C" w:rsidRPr="00115EE1">
          <w:rPr>
            <w:rStyle w:val="af0"/>
            <w:rFonts w:hint="eastAsia"/>
          </w:rPr>
          <w:t xml:space="preserve"> </w:t>
        </w:r>
        <w:r w:rsidR="00953A3C" w:rsidRPr="00115EE1">
          <w:rPr>
            <w:rStyle w:val="af0"/>
            <w:rFonts w:hint="eastAsia"/>
          </w:rPr>
          <w:t>平滑参数化信息</w:t>
        </w:r>
        <w:r w:rsidR="00953A3C">
          <w:rPr>
            <w:webHidden/>
          </w:rPr>
          <w:tab/>
        </w:r>
        <w:r w:rsidR="00953A3C">
          <w:rPr>
            <w:webHidden/>
          </w:rPr>
          <w:fldChar w:fldCharType="begin"/>
        </w:r>
        <w:r w:rsidR="00953A3C">
          <w:rPr>
            <w:webHidden/>
          </w:rPr>
          <w:instrText xml:space="preserve"> PAGEREF _Toc509418354 \h </w:instrText>
        </w:r>
        <w:r w:rsidR="00953A3C">
          <w:rPr>
            <w:webHidden/>
          </w:rPr>
        </w:r>
        <w:r w:rsidR="00953A3C">
          <w:rPr>
            <w:webHidden/>
          </w:rPr>
          <w:fldChar w:fldCharType="separate"/>
        </w:r>
        <w:r>
          <w:rPr>
            <w:webHidden/>
          </w:rPr>
          <w:t>73</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55" w:history="1">
        <w:r w:rsidR="00953A3C" w:rsidRPr="00115EE1">
          <w:rPr>
            <w:rStyle w:val="af0"/>
            <w:noProof/>
          </w:rPr>
          <w:t>5.6</w:t>
        </w:r>
        <w:r w:rsidR="00953A3C" w:rsidRPr="00115EE1">
          <w:rPr>
            <w:rStyle w:val="af0"/>
            <w:rFonts w:hint="eastAsia"/>
            <w:noProof/>
          </w:rPr>
          <w:t xml:space="preserve"> </w:t>
        </w:r>
        <w:r w:rsidR="00953A3C" w:rsidRPr="00115EE1">
          <w:rPr>
            <w:rStyle w:val="af0"/>
            <w:rFonts w:hint="eastAsia"/>
            <w:noProof/>
          </w:rPr>
          <w:t>实验结果及分析</w:t>
        </w:r>
        <w:r w:rsidR="00953A3C">
          <w:rPr>
            <w:noProof/>
            <w:webHidden/>
          </w:rPr>
          <w:tab/>
        </w:r>
        <w:r w:rsidR="00953A3C">
          <w:rPr>
            <w:noProof/>
            <w:webHidden/>
          </w:rPr>
          <w:fldChar w:fldCharType="begin"/>
        </w:r>
        <w:r w:rsidR="00953A3C">
          <w:rPr>
            <w:noProof/>
            <w:webHidden/>
          </w:rPr>
          <w:instrText xml:space="preserve"> PAGEREF _Toc509418355 \h </w:instrText>
        </w:r>
        <w:r w:rsidR="00953A3C">
          <w:rPr>
            <w:noProof/>
            <w:webHidden/>
          </w:rPr>
        </w:r>
        <w:r w:rsidR="00953A3C">
          <w:rPr>
            <w:noProof/>
            <w:webHidden/>
          </w:rPr>
          <w:fldChar w:fldCharType="separate"/>
        </w:r>
        <w:r>
          <w:rPr>
            <w:noProof/>
            <w:webHidden/>
          </w:rPr>
          <w:t>75</w:t>
        </w:r>
        <w:r w:rsidR="00953A3C">
          <w:rPr>
            <w:noProof/>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56" w:history="1">
        <w:r w:rsidR="00953A3C" w:rsidRPr="00115EE1">
          <w:rPr>
            <w:rStyle w:val="af0"/>
          </w:rPr>
          <w:t>5.6.1</w:t>
        </w:r>
        <w:r w:rsidR="00953A3C" w:rsidRPr="00115EE1">
          <w:rPr>
            <w:rStyle w:val="af0"/>
            <w:rFonts w:hint="eastAsia"/>
          </w:rPr>
          <w:t xml:space="preserve"> </w:t>
        </w:r>
        <w:r w:rsidR="00953A3C" w:rsidRPr="00115EE1">
          <w:rPr>
            <w:rStyle w:val="af0"/>
            <w:rFonts w:hint="eastAsia"/>
          </w:rPr>
          <w:t>算法效率</w:t>
        </w:r>
        <w:r w:rsidR="00953A3C">
          <w:rPr>
            <w:webHidden/>
          </w:rPr>
          <w:tab/>
        </w:r>
        <w:r w:rsidR="00953A3C">
          <w:rPr>
            <w:webHidden/>
          </w:rPr>
          <w:fldChar w:fldCharType="begin"/>
        </w:r>
        <w:r w:rsidR="00953A3C">
          <w:rPr>
            <w:webHidden/>
          </w:rPr>
          <w:instrText xml:space="preserve"> PAGEREF _Toc509418356 \h </w:instrText>
        </w:r>
        <w:r w:rsidR="00953A3C">
          <w:rPr>
            <w:webHidden/>
          </w:rPr>
        </w:r>
        <w:r w:rsidR="00953A3C">
          <w:rPr>
            <w:webHidden/>
          </w:rPr>
          <w:fldChar w:fldCharType="separate"/>
        </w:r>
        <w:r>
          <w:rPr>
            <w:webHidden/>
          </w:rPr>
          <w:t>76</w:t>
        </w:r>
        <w:r w:rsidR="00953A3C">
          <w:rPr>
            <w:webHidden/>
          </w:rPr>
          <w:fldChar w:fldCharType="end"/>
        </w:r>
      </w:hyperlink>
    </w:p>
    <w:p w:rsidR="00953A3C" w:rsidRDefault="008B1BEF">
      <w:pPr>
        <w:pStyle w:val="33"/>
        <w:ind w:left="960" w:firstLine="420"/>
        <w:rPr>
          <w:rFonts w:asciiTheme="minorHAnsi" w:eastAsiaTheme="minorEastAsia" w:hAnsiTheme="minorHAnsi" w:cstheme="minorBidi"/>
          <w:szCs w:val="22"/>
        </w:rPr>
      </w:pPr>
      <w:hyperlink w:anchor="_Toc509418357" w:history="1">
        <w:r w:rsidR="00953A3C" w:rsidRPr="00115EE1">
          <w:rPr>
            <w:rStyle w:val="af0"/>
          </w:rPr>
          <w:t>5.6.2</w:t>
        </w:r>
        <w:r w:rsidR="00953A3C" w:rsidRPr="00115EE1">
          <w:rPr>
            <w:rStyle w:val="af0"/>
            <w:rFonts w:hint="eastAsia"/>
          </w:rPr>
          <w:t xml:space="preserve"> </w:t>
        </w:r>
        <w:r w:rsidR="00953A3C" w:rsidRPr="00115EE1">
          <w:rPr>
            <w:rStyle w:val="af0"/>
            <w:rFonts w:hint="eastAsia"/>
          </w:rPr>
          <w:t>网格精度</w:t>
        </w:r>
        <w:r w:rsidR="00953A3C">
          <w:rPr>
            <w:webHidden/>
          </w:rPr>
          <w:tab/>
        </w:r>
        <w:r w:rsidR="00953A3C">
          <w:rPr>
            <w:webHidden/>
          </w:rPr>
          <w:fldChar w:fldCharType="begin"/>
        </w:r>
        <w:r w:rsidR="00953A3C">
          <w:rPr>
            <w:webHidden/>
          </w:rPr>
          <w:instrText xml:space="preserve"> PAGEREF _Toc509418357 \h </w:instrText>
        </w:r>
        <w:r w:rsidR="00953A3C">
          <w:rPr>
            <w:webHidden/>
          </w:rPr>
        </w:r>
        <w:r w:rsidR="00953A3C">
          <w:rPr>
            <w:webHidden/>
          </w:rPr>
          <w:fldChar w:fldCharType="separate"/>
        </w:r>
        <w:r>
          <w:rPr>
            <w:webHidden/>
          </w:rPr>
          <w:t>76</w:t>
        </w:r>
        <w:r w:rsidR="00953A3C">
          <w:rPr>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58" w:history="1">
        <w:r w:rsidR="00953A3C" w:rsidRPr="00115EE1">
          <w:rPr>
            <w:rStyle w:val="af0"/>
            <w:noProof/>
          </w:rPr>
          <w:t xml:space="preserve">5.7 </w:t>
        </w:r>
        <w:r w:rsidR="00953A3C" w:rsidRPr="00115EE1">
          <w:rPr>
            <w:rStyle w:val="af0"/>
            <w:rFonts w:hint="eastAsia"/>
            <w:noProof/>
          </w:rPr>
          <w:t>本章小结</w:t>
        </w:r>
        <w:r w:rsidR="00953A3C">
          <w:rPr>
            <w:noProof/>
            <w:webHidden/>
          </w:rPr>
          <w:tab/>
        </w:r>
        <w:r w:rsidR="00953A3C">
          <w:rPr>
            <w:noProof/>
            <w:webHidden/>
          </w:rPr>
          <w:fldChar w:fldCharType="begin"/>
        </w:r>
        <w:r w:rsidR="00953A3C">
          <w:rPr>
            <w:noProof/>
            <w:webHidden/>
          </w:rPr>
          <w:instrText xml:space="preserve"> PAGEREF _Toc509418358 \h </w:instrText>
        </w:r>
        <w:r w:rsidR="00953A3C">
          <w:rPr>
            <w:noProof/>
            <w:webHidden/>
          </w:rPr>
        </w:r>
        <w:r w:rsidR="00953A3C">
          <w:rPr>
            <w:noProof/>
            <w:webHidden/>
          </w:rPr>
          <w:fldChar w:fldCharType="separate"/>
        </w:r>
        <w:r>
          <w:rPr>
            <w:noProof/>
            <w:webHidden/>
          </w:rPr>
          <w:t>78</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359" w:history="1">
        <w:r w:rsidR="00953A3C" w:rsidRPr="00115EE1">
          <w:rPr>
            <w:rStyle w:val="af0"/>
            <w:rFonts w:hint="eastAsia"/>
            <w:noProof/>
          </w:rPr>
          <w:t>第</w:t>
        </w:r>
        <w:r w:rsidR="00953A3C" w:rsidRPr="00115EE1">
          <w:rPr>
            <w:rStyle w:val="af0"/>
            <w:rFonts w:hint="eastAsia"/>
            <w:noProof/>
          </w:rPr>
          <w:t xml:space="preserve"> 6 </w:t>
        </w:r>
        <w:r w:rsidR="00953A3C" w:rsidRPr="00115EE1">
          <w:rPr>
            <w:rStyle w:val="af0"/>
            <w:rFonts w:hint="eastAsia"/>
            <w:noProof/>
          </w:rPr>
          <w:t>章</w:t>
        </w:r>
        <w:r w:rsidR="00953A3C" w:rsidRPr="00115EE1">
          <w:rPr>
            <w:rStyle w:val="af0"/>
            <w:rFonts w:hint="eastAsia"/>
            <w:noProof/>
          </w:rPr>
          <w:t xml:space="preserve"> </w:t>
        </w:r>
        <w:r w:rsidR="00953A3C" w:rsidRPr="00115EE1">
          <w:rPr>
            <w:rStyle w:val="af0"/>
            <w:rFonts w:hint="eastAsia"/>
            <w:noProof/>
          </w:rPr>
          <w:t>总结和展望</w:t>
        </w:r>
        <w:r w:rsidR="00953A3C">
          <w:rPr>
            <w:noProof/>
            <w:webHidden/>
          </w:rPr>
          <w:tab/>
        </w:r>
        <w:r w:rsidR="00953A3C">
          <w:rPr>
            <w:noProof/>
            <w:webHidden/>
          </w:rPr>
          <w:fldChar w:fldCharType="begin"/>
        </w:r>
        <w:r w:rsidR="00953A3C">
          <w:rPr>
            <w:noProof/>
            <w:webHidden/>
          </w:rPr>
          <w:instrText xml:space="preserve"> PAGEREF _Toc509418359 \h </w:instrText>
        </w:r>
        <w:r w:rsidR="00953A3C">
          <w:rPr>
            <w:noProof/>
            <w:webHidden/>
          </w:rPr>
        </w:r>
        <w:r w:rsidR="00953A3C">
          <w:rPr>
            <w:noProof/>
            <w:webHidden/>
          </w:rPr>
          <w:fldChar w:fldCharType="separate"/>
        </w:r>
        <w:r>
          <w:rPr>
            <w:noProof/>
            <w:webHidden/>
          </w:rPr>
          <w:t>80</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60" w:history="1">
        <w:r w:rsidR="00953A3C" w:rsidRPr="00115EE1">
          <w:rPr>
            <w:rStyle w:val="af0"/>
            <w:noProof/>
          </w:rPr>
          <w:t>6.1</w:t>
        </w:r>
        <w:r w:rsidR="00953A3C" w:rsidRPr="00115EE1">
          <w:rPr>
            <w:rStyle w:val="af0"/>
            <w:rFonts w:hint="eastAsia"/>
            <w:noProof/>
          </w:rPr>
          <w:t xml:space="preserve"> </w:t>
        </w:r>
        <w:r w:rsidR="00953A3C" w:rsidRPr="00115EE1">
          <w:rPr>
            <w:rStyle w:val="af0"/>
            <w:rFonts w:hint="eastAsia"/>
            <w:noProof/>
          </w:rPr>
          <w:t>工作总结</w:t>
        </w:r>
        <w:r w:rsidR="00953A3C">
          <w:rPr>
            <w:noProof/>
            <w:webHidden/>
          </w:rPr>
          <w:tab/>
        </w:r>
        <w:r w:rsidR="00953A3C">
          <w:rPr>
            <w:noProof/>
            <w:webHidden/>
          </w:rPr>
          <w:fldChar w:fldCharType="begin"/>
        </w:r>
        <w:r w:rsidR="00953A3C">
          <w:rPr>
            <w:noProof/>
            <w:webHidden/>
          </w:rPr>
          <w:instrText xml:space="preserve"> PAGEREF _Toc509418360 \h </w:instrText>
        </w:r>
        <w:r w:rsidR="00953A3C">
          <w:rPr>
            <w:noProof/>
            <w:webHidden/>
          </w:rPr>
        </w:r>
        <w:r w:rsidR="00953A3C">
          <w:rPr>
            <w:noProof/>
            <w:webHidden/>
          </w:rPr>
          <w:fldChar w:fldCharType="separate"/>
        </w:r>
        <w:r>
          <w:rPr>
            <w:noProof/>
            <w:webHidden/>
          </w:rPr>
          <w:t>80</w:t>
        </w:r>
        <w:r w:rsidR="00953A3C">
          <w:rPr>
            <w:noProof/>
            <w:webHidden/>
          </w:rPr>
          <w:fldChar w:fldCharType="end"/>
        </w:r>
      </w:hyperlink>
    </w:p>
    <w:p w:rsidR="00953A3C" w:rsidRDefault="008B1BEF">
      <w:pPr>
        <w:pStyle w:val="23"/>
        <w:ind w:left="480" w:firstLine="480"/>
        <w:rPr>
          <w:rFonts w:asciiTheme="minorHAnsi" w:eastAsiaTheme="minorEastAsia" w:hAnsiTheme="minorHAnsi" w:cstheme="minorBidi"/>
          <w:noProof/>
          <w:sz w:val="21"/>
          <w:szCs w:val="22"/>
        </w:rPr>
      </w:pPr>
      <w:hyperlink w:anchor="_Toc509418361" w:history="1">
        <w:r w:rsidR="00953A3C" w:rsidRPr="00115EE1">
          <w:rPr>
            <w:rStyle w:val="af0"/>
            <w:noProof/>
          </w:rPr>
          <w:t>6.2</w:t>
        </w:r>
        <w:r w:rsidR="00953A3C" w:rsidRPr="00115EE1">
          <w:rPr>
            <w:rStyle w:val="af0"/>
            <w:rFonts w:hint="eastAsia"/>
            <w:noProof/>
          </w:rPr>
          <w:t xml:space="preserve"> </w:t>
        </w:r>
        <w:r w:rsidR="00953A3C" w:rsidRPr="00115EE1">
          <w:rPr>
            <w:rStyle w:val="af0"/>
            <w:rFonts w:hint="eastAsia"/>
            <w:noProof/>
          </w:rPr>
          <w:t>下一步工作</w:t>
        </w:r>
        <w:r w:rsidR="00953A3C">
          <w:rPr>
            <w:noProof/>
            <w:webHidden/>
          </w:rPr>
          <w:tab/>
        </w:r>
        <w:r w:rsidR="00953A3C">
          <w:rPr>
            <w:noProof/>
            <w:webHidden/>
          </w:rPr>
          <w:fldChar w:fldCharType="begin"/>
        </w:r>
        <w:r w:rsidR="00953A3C">
          <w:rPr>
            <w:noProof/>
            <w:webHidden/>
          </w:rPr>
          <w:instrText xml:space="preserve"> PAGEREF _Toc509418361 \h </w:instrText>
        </w:r>
        <w:r w:rsidR="00953A3C">
          <w:rPr>
            <w:noProof/>
            <w:webHidden/>
          </w:rPr>
        </w:r>
        <w:r w:rsidR="00953A3C">
          <w:rPr>
            <w:noProof/>
            <w:webHidden/>
          </w:rPr>
          <w:fldChar w:fldCharType="separate"/>
        </w:r>
        <w:r>
          <w:rPr>
            <w:noProof/>
            <w:webHidden/>
          </w:rPr>
          <w:t>81</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362" w:history="1">
        <w:r w:rsidR="00953A3C" w:rsidRPr="00115EE1">
          <w:rPr>
            <w:rStyle w:val="af0"/>
            <w:rFonts w:hint="eastAsia"/>
            <w:noProof/>
          </w:rPr>
          <w:t>参考文献</w:t>
        </w:r>
        <w:r w:rsidR="00953A3C">
          <w:rPr>
            <w:noProof/>
            <w:webHidden/>
          </w:rPr>
          <w:tab/>
        </w:r>
        <w:r w:rsidR="00953A3C">
          <w:rPr>
            <w:noProof/>
            <w:webHidden/>
          </w:rPr>
          <w:fldChar w:fldCharType="begin"/>
        </w:r>
        <w:r w:rsidR="00953A3C">
          <w:rPr>
            <w:noProof/>
            <w:webHidden/>
          </w:rPr>
          <w:instrText xml:space="preserve"> PAGEREF _Toc509418362 \h </w:instrText>
        </w:r>
        <w:r w:rsidR="00953A3C">
          <w:rPr>
            <w:noProof/>
            <w:webHidden/>
          </w:rPr>
        </w:r>
        <w:r w:rsidR="00953A3C">
          <w:rPr>
            <w:noProof/>
            <w:webHidden/>
          </w:rPr>
          <w:fldChar w:fldCharType="separate"/>
        </w:r>
        <w:r>
          <w:rPr>
            <w:noProof/>
            <w:webHidden/>
          </w:rPr>
          <w:t>82</w:t>
        </w:r>
        <w:r w:rsidR="00953A3C">
          <w:rPr>
            <w:noProof/>
            <w:webHidden/>
          </w:rPr>
          <w:fldChar w:fldCharType="end"/>
        </w:r>
      </w:hyperlink>
    </w:p>
    <w:p w:rsidR="00953A3C" w:rsidRDefault="008B1BEF">
      <w:pPr>
        <w:pStyle w:val="12"/>
        <w:rPr>
          <w:rFonts w:asciiTheme="minorHAnsi" w:eastAsiaTheme="minorEastAsia" w:hAnsiTheme="minorHAnsi" w:cstheme="minorBidi"/>
          <w:noProof/>
          <w:sz w:val="21"/>
          <w:szCs w:val="22"/>
        </w:rPr>
      </w:pPr>
      <w:hyperlink w:anchor="_Toc509418363" w:history="1">
        <w:r w:rsidR="00953A3C" w:rsidRPr="00115EE1">
          <w:rPr>
            <w:rStyle w:val="af0"/>
            <w:rFonts w:hint="eastAsia"/>
            <w:noProof/>
          </w:rPr>
          <w:t>致谢</w:t>
        </w:r>
        <w:r w:rsidR="00953A3C">
          <w:rPr>
            <w:noProof/>
            <w:webHidden/>
          </w:rPr>
          <w:tab/>
        </w:r>
        <w:r w:rsidR="00953A3C">
          <w:rPr>
            <w:noProof/>
            <w:webHidden/>
          </w:rPr>
          <w:fldChar w:fldCharType="begin"/>
        </w:r>
        <w:r w:rsidR="00953A3C">
          <w:rPr>
            <w:noProof/>
            <w:webHidden/>
          </w:rPr>
          <w:instrText xml:space="preserve"> PAGEREF _Toc509418363 \h </w:instrText>
        </w:r>
        <w:r w:rsidR="00953A3C">
          <w:rPr>
            <w:noProof/>
            <w:webHidden/>
          </w:rPr>
        </w:r>
        <w:r w:rsidR="00953A3C">
          <w:rPr>
            <w:noProof/>
            <w:webHidden/>
          </w:rPr>
          <w:fldChar w:fldCharType="separate"/>
        </w:r>
        <w:r>
          <w:rPr>
            <w:noProof/>
            <w:webHidden/>
          </w:rPr>
          <w:t>88</w:t>
        </w:r>
        <w:r w:rsidR="00953A3C">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418286"/>
      <w:r w:rsidRPr="00893D48">
        <w:rPr>
          <w:szCs w:val="32"/>
        </w:rPr>
        <w:lastRenderedPageBreak/>
        <w:t>图目录</w:t>
      </w:r>
      <w:bookmarkEnd w:id="14"/>
    </w:p>
    <w:p w:rsidR="00D6778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619955" w:history="1">
        <w:r w:rsidR="00D6778C" w:rsidRPr="000D025C">
          <w:rPr>
            <w:rStyle w:val="af0"/>
            <w:rFonts w:hint="eastAsia"/>
            <w:noProof/>
          </w:rPr>
          <w:t>图</w:t>
        </w:r>
        <w:r w:rsidR="00D6778C" w:rsidRPr="000D025C">
          <w:rPr>
            <w:rStyle w:val="af0"/>
            <w:noProof/>
          </w:rPr>
          <w:t xml:space="preserve"> 1.1</w:t>
        </w:r>
        <w:r w:rsidR="00D6778C" w:rsidRPr="000D025C">
          <w:rPr>
            <w:rStyle w:val="af0"/>
            <w:rFonts w:hint="eastAsia"/>
            <w:noProof/>
          </w:rPr>
          <w:t>计算机图形</w:t>
        </w:r>
        <w:r w:rsidR="00D6778C" w:rsidRPr="000D025C">
          <w:rPr>
            <w:rStyle w:val="af0"/>
            <w:rFonts w:asciiTheme="majorHAnsi" w:hAnsiTheme="majorHAnsi" w:cstheme="majorBidi" w:hint="eastAsia"/>
            <w:noProof/>
          </w:rPr>
          <w:t>学领域介绍图。</w:t>
        </w:r>
        <w:r w:rsidR="00D6778C">
          <w:rPr>
            <w:noProof/>
            <w:webHidden/>
          </w:rPr>
          <w:tab/>
        </w:r>
        <w:r w:rsidR="00D6778C">
          <w:rPr>
            <w:noProof/>
            <w:webHidden/>
          </w:rPr>
          <w:fldChar w:fldCharType="begin"/>
        </w:r>
        <w:r w:rsidR="00D6778C">
          <w:rPr>
            <w:noProof/>
            <w:webHidden/>
          </w:rPr>
          <w:instrText xml:space="preserve"> PAGEREF _Toc509619955 \h </w:instrText>
        </w:r>
        <w:r w:rsidR="00D6778C">
          <w:rPr>
            <w:noProof/>
            <w:webHidden/>
          </w:rPr>
        </w:r>
        <w:r w:rsidR="00D6778C">
          <w:rPr>
            <w:noProof/>
            <w:webHidden/>
          </w:rPr>
          <w:fldChar w:fldCharType="separate"/>
        </w:r>
        <w:r w:rsidR="00D6778C">
          <w:rPr>
            <w:noProof/>
            <w:webHidden/>
          </w:rPr>
          <w:t>1</w:t>
        </w:r>
        <w:r w:rsidR="00D6778C">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1" w:anchor="_Toc509619956" w:history="1">
        <w:r w:rsidRPr="000D025C">
          <w:rPr>
            <w:rStyle w:val="af0"/>
            <w:rFonts w:hint="eastAsia"/>
            <w:noProof/>
          </w:rPr>
          <w:t>图</w:t>
        </w:r>
        <w:r w:rsidRPr="000D025C">
          <w:rPr>
            <w:rStyle w:val="af0"/>
            <w:noProof/>
          </w:rPr>
          <w:t xml:space="preserve"> 1.2</w:t>
        </w:r>
        <w:r w:rsidRPr="000D025C">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09619956 \h </w:instrText>
        </w:r>
        <w:r>
          <w:rPr>
            <w:noProof/>
            <w:webHidden/>
          </w:rPr>
        </w:r>
        <w:r>
          <w:rPr>
            <w:noProof/>
            <w:webHidden/>
          </w:rPr>
          <w:fldChar w:fldCharType="separate"/>
        </w:r>
        <w:r>
          <w:rPr>
            <w:noProof/>
            <w:webHidden/>
          </w:rPr>
          <w:t>2</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2" w:anchor="_Toc509619957" w:history="1">
        <w:r w:rsidRPr="000D025C">
          <w:rPr>
            <w:rStyle w:val="af0"/>
            <w:rFonts w:hint="eastAsia"/>
            <w:noProof/>
          </w:rPr>
          <w:t>图</w:t>
        </w:r>
        <w:r w:rsidRPr="000D025C">
          <w:rPr>
            <w:rStyle w:val="af0"/>
            <w:noProof/>
          </w:rPr>
          <w:t xml:space="preserve"> 1.3</w:t>
        </w:r>
        <w:r w:rsidRPr="000D025C">
          <w:rPr>
            <w:rStyle w:val="af0"/>
            <w:rFonts w:hint="eastAsia"/>
            <w:noProof/>
          </w:rPr>
          <w:t>扫描设备图。左图为</w:t>
        </w:r>
        <w:r w:rsidRPr="000D025C">
          <w:rPr>
            <w:rStyle w:val="af0"/>
            <w:noProof/>
          </w:rPr>
          <w:t>MetraSCAN 3D</w:t>
        </w:r>
        <w:r w:rsidRPr="000D025C">
          <w:rPr>
            <w:rStyle w:val="af0"/>
            <w:rFonts w:hint="eastAsia"/>
            <w:noProof/>
          </w:rPr>
          <w:t>手持高精度扫描设备，右图为</w:t>
        </w:r>
        <w:r w:rsidRPr="000D025C">
          <w:rPr>
            <w:rStyle w:val="af0"/>
            <w:noProof/>
          </w:rPr>
          <w:t>Twinstant Mobile</w:t>
        </w:r>
        <w:r w:rsidRPr="000D025C">
          <w:rPr>
            <w:rStyle w:val="af0"/>
            <w:rFonts w:hint="eastAsia"/>
            <w:noProof/>
          </w:rPr>
          <w:t>大型扫描设备。</w:t>
        </w:r>
        <w:r>
          <w:rPr>
            <w:noProof/>
            <w:webHidden/>
          </w:rPr>
          <w:tab/>
        </w:r>
        <w:r>
          <w:rPr>
            <w:noProof/>
            <w:webHidden/>
          </w:rPr>
          <w:fldChar w:fldCharType="begin"/>
        </w:r>
        <w:r>
          <w:rPr>
            <w:noProof/>
            <w:webHidden/>
          </w:rPr>
          <w:instrText xml:space="preserve"> PAGEREF _Toc509619957 \h </w:instrText>
        </w:r>
        <w:r>
          <w:rPr>
            <w:noProof/>
            <w:webHidden/>
          </w:rPr>
        </w:r>
        <w:r>
          <w:rPr>
            <w:noProof/>
            <w:webHidden/>
          </w:rPr>
          <w:fldChar w:fldCharType="separate"/>
        </w:r>
        <w:r>
          <w:rPr>
            <w:noProof/>
            <w:webHidden/>
          </w:rPr>
          <w:t>4</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3" w:anchor="_Toc509619958" w:history="1">
        <w:r w:rsidRPr="000D025C">
          <w:rPr>
            <w:rStyle w:val="af0"/>
            <w:rFonts w:hint="eastAsia"/>
            <w:noProof/>
          </w:rPr>
          <w:t>图</w:t>
        </w:r>
        <w:r w:rsidRPr="000D025C">
          <w:rPr>
            <w:rStyle w:val="af0"/>
            <w:noProof/>
          </w:rPr>
          <w:t xml:space="preserve"> 1.4</w:t>
        </w:r>
        <w:r w:rsidRPr="000D025C">
          <w:rPr>
            <w:rStyle w:val="af0"/>
            <w:rFonts w:hint="eastAsia"/>
            <w:noProof/>
          </w:rPr>
          <w:t>基于多视角图像建模方法。左图为基于</w:t>
        </w:r>
        <w:r w:rsidRPr="000D025C">
          <w:rPr>
            <w:rStyle w:val="af0"/>
            <w:noProof/>
          </w:rPr>
          <w:t>SfM</w:t>
        </w:r>
        <w:r w:rsidRPr="000D025C">
          <w:rPr>
            <w:rStyle w:val="af0"/>
            <w:rFonts w:hint="eastAsia"/>
            <w:noProof/>
          </w:rPr>
          <w:t>的建模方法，右图为基于</w:t>
        </w:r>
        <w:r w:rsidRPr="000D025C">
          <w:rPr>
            <w:rStyle w:val="af0"/>
            <w:noProof/>
          </w:rPr>
          <w:t>SLAM</w:t>
        </w:r>
        <w:r w:rsidRPr="000D025C">
          <w:rPr>
            <w:rStyle w:val="af0"/>
            <w:rFonts w:hint="eastAsia"/>
            <w:noProof/>
          </w:rPr>
          <w:t>的建模方法。</w:t>
        </w:r>
        <w:r>
          <w:rPr>
            <w:noProof/>
            <w:webHidden/>
          </w:rPr>
          <w:tab/>
        </w:r>
        <w:r>
          <w:rPr>
            <w:noProof/>
            <w:webHidden/>
          </w:rPr>
          <w:fldChar w:fldCharType="begin"/>
        </w:r>
        <w:r>
          <w:rPr>
            <w:noProof/>
            <w:webHidden/>
          </w:rPr>
          <w:instrText xml:space="preserve"> PAGEREF _Toc509619958 \h </w:instrText>
        </w:r>
        <w:r>
          <w:rPr>
            <w:noProof/>
            <w:webHidden/>
          </w:rPr>
        </w:r>
        <w:r>
          <w:rPr>
            <w:noProof/>
            <w:webHidden/>
          </w:rPr>
          <w:fldChar w:fldCharType="separate"/>
        </w:r>
        <w:r>
          <w:rPr>
            <w:noProof/>
            <w:webHidden/>
          </w:rPr>
          <w:t>5</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4" w:anchor="_Toc509619959" w:history="1">
        <w:r w:rsidRPr="000D025C">
          <w:rPr>
            <w:rStyle w:val="af0"/>
            <w:rFonts w:hint="eastAsia"/>
            <w:noProof/>
          </w:rPr>
          <w:t>图</w:t>
        </w:r>
        <w:r w:rsidRPr="000D025C">
          <w:rPr>
            <w:rStyle w:val="af0"/>
            <w:noProof/>
          </w:rPr>
          <w:t xml:space="preserve"> 2.1</w:t>
        </w:r>
        <w:r w:rsidRPr="000D025C">
          <w:rPr>
            <w:rStyle w:val="af0"/>
            <w:rFonts w:hint="eastAsia"/>
            <w:noProof/>
          </w:rPr>
          <w:t>建模软件和三维扫描仪图。左图为</w:t>
        </w:r>
        <w:r w:rsidRPr="000D025C">
          <w:rPr>
            <w:rStyle w:val="af0"/>
            <w:noProof/>
          </w:rPr>
          <w:t>Maya</w:t>
        </w:r>
        <w:r w:rsidRPr="000D025C">
          <w:rPr>
            <w:rStyle w:val="af0"/>
            <w:rFonts w:hint="eastAsia"/>
            <w:noProof/>
          </w:rPr>
          <w:t>建模软件，右图为文献</w:t>
        </w:r>
        <w:r w:rsidRPr="000D025C">
          <w:rPr>
            <w:rStyle w:val="af0"/>
            <w:noProof/>
          </w:rPr>
          <w:t>[3]</w:t>
        </w:r>
        <w:r w:rsidRPr="000D025C">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9619959 \h </w:instrText>
        </w:r>
        <w:r>
          <w:rPr>
            <w:noProof/>
            <w:webHidden/>
          </w:rPr>
        </w:r>
        <w:r>
          <w:rPr>
            <w:noProof/>
            <w:webHidden/>
          </w:rPr>
          <w:fldChar w:fldCharType="separate"/>
        </w:r>
        <w:r>
          <w:rPr>
            <w:noProof/>
            <w:webHidden/>
          </w:rPr>
          <w:t>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5" w:anchor="_Toc509619960" w:history="1">
        <w:r w:rsidRPr="000D025C">
          <w:rPr>
            <w:rStyle w:val="af0"/>
            <w:rFonts w:hint="eastAsia"/>
            <w:noProof/>
          </w:rPr>
          <w:t>图</w:t>
        </w:r>
        <w:r w:rsidRPr="000D025C">
          <w:rPr>
            <w:rStyle w:val="af0"/>
            <w:noProof/>
          </w:rPr>
          <w:t xml:space="preserve"> 2.2</w:t>
        </w:r>
        <w:r w:rsidRPr="000D025C">
          <w:rPr>
            <w:rStyle w:val="af0"/>
            <w:rFonts w:hint="eastAsia"/>
            <w:noProof/>
          </w:rPr>
          <w:t>基于图像的建模方法图。左图为文献</w:t>
        </w:r>
        <w:r w:rsidRPr="000D025C">
          <w:rPr>
            <w:rStyle w:val="af0"/>
            <w:noProof/>
          </w:rPr>
          <w:t>[2]</w:t>
        </w:r>
        <w:r w:rsidRPr="000D025C">
          <w:rPr>
            <w:rStyle w:val="af0"/>
            <w:rFonts w:hint="eastAsia"/>
            <w:noProof/>
          </w:rPr>
          <w:t>基于多视角的建模方法，右图为文献</w:t>
        </w:r>
        <w:r w:rsidRPr="000D025C">
          <w:rPr>
            <w:rStyle w:val="af0"/>
            <w:noProof/>
          </w:rPr>
          <w:t>[5]</w:t>
        </w:r>
        <w:r w:rsidRPr="000D025C">
          <w:rPr>
            <w:rStyle w:val="af0"/>
            <w:rFonts w:hint="eastAsia"/>
            <w:noProof/>
          </w:rPr>
          <w:t>基于单视角的建模方法。</w:t>
        </w:r>
        <w:r>
          <w:rPr>
            <w:noProof/>
            <w:webHidden/>
          </w:rPr>
          <w:tab/>
        </w:r>
        <w:r>
          <w:rPr>
            <w:noProof/>
            <w:webHidden/>
          </w:rPr>
          <w:fldChar w:fldCharType="begin"/>
        </w:r>
        <w:r>
          <w:rPr>
            <w:noProof/>
            <w:webHidden/>
          </w:rPr>
          <w:instrText xml:space="preserve"> PAGEREF _Toc509619960 \h </w:instrText>
        </w:r>
        <w:r>
          <w:rPr>
            <w:noProof/>
            <w:webHidden/>
          </w:rPr>
        </w:r>
        <w:r>
          <w:rPr>
            <w:noProof/>
            <w:webHidden/>
          </w:rPr>
          <w:fldChar w:fldCharType="separate"/>
        </w:r>
        <w:r>
          <w:rPr>
            <w:noProof/>
            <w:webHidden/>
          </w:rPr>
          <w:t>9</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6" w:anchor="_Toc509619961" w:history="1">
        <w:r w:rsidRPr="000D025C">
          <w:rPr>
            <w:rStyle w:val="af0"/>
            <w:rFonts w:hint="eastAsia"/>
            <w:noProof/>
          </w:rPr>
          <w:t>图</w:t>
        </w:r>
        <w:r w:rsidRPr="000D025C">
          <w:rPr>
            <w:rStyle w:val="af0"/>
            <w:noProof/>
          </w:rPr>
          <w:t xml:space="preserve"> 2.3</w:t>
        </w:r>
        <w:r w:rsidRPr="000D025C">
          <w:rPr>
            <w:rStyle w:val="af0"/>
            <w:rFonts w:hint="eastAsia"/>
            <w:noProof/>
          </w:rPr>
          <w:t>基于草图建模方法图。</w:t>
        </w:r>
        <w:r>
          <w:rPr>
            <w:noProof/>
            <w:webHidden/>
          </w:rPr>
          <w:tab/>
        </w:r>
        <w:r>
          <w:rPr>
            <w:noProof/>
            <w:webHidden/>
          </w:rPr>
          <w:fldChar w:fldCharType="begin"/>
        </w:r>
        <w:r>
          <w:rPr>
            <w:noProof/>
            <w:webHidden/>
          </w:rPr>
          <w:instrText xml:space="preserve"> PAGEREF _Toc509619961 \h </w:instrText>
        </w:r>
        <w:r>
          <w:rPr>
            <w:noProof/>
            <w:webHidden/>
          </w:rPr>
        </w:r>
        <w:r>
          <w:rPr>
            <w:noProof/>
            <w:webHidden/>
          </w:rPr>
          <w:fldChar w:fldCharType="separate"/>
        </w:r>
        <w:r>
          <w:rPr>
            <w:noProof/>
            <w:webHidden/>
          </w:rPr>
          <w:t>11</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7" w:anchor="_Toc509619962" w:history="1">
        <w:r w:rsidRPr="000D025C">
          <w:rPr>
            <w:rStyle w:val="af0"/>
            <w:rFonts w:hint="eastAsia"/>
            <w:noProof/>
          </w:rPr>
          <w:t>图</w:t>
        </w:r>
        <w:r w:rsidRPr="000D025C">
          <w:rPr>
            <w:rStyle w:val="af0"/>
            <w:noProof/>
          </w:rPr>
          <w:t xml:space="preserve"> 2.4</w:t>
        </w:r>
        <w:r w:rsidRPr="000D025C">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9619962 \h </w:instrText>
        </w:r>
        <w:r>
          <w:rPr>
            <w:noProof/>
            <w:webHidden/>
          </w:rPr>
        </w:r>
        <w:r>
          <w:rPr>
            <w:noProof/>
            <w:webHidden/>
          </w:rPr>
          <w:fldChar w:fldCharType="separate"/>
        </w:r>
        <w:r>
          <w:rPr>
            <w:noProof/>
            <w:webHidden/>
          </w:rPr>
          <w:t>12</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8" w:anchor="_Toc509619963" w:history="1">
        <w:r w:rsidRPr="000D025C">
          <w:rPr>
            <w:rStyle w:val="af0"/>
            <w:rFonts w:hint="eastAsia"/>
            <w:noProof/>
          </w:rPr>
          <w:t>图</w:t>
        </w:r>
        <w:r w:rsidRPr="000D025C">
          <w:rPr>
            <w:rStyle w:val="af0"/>
            <w:noProof/>
          </w:rPr>
          <w:t xml:space="preserve"> 2.5</w:t>
        </w:r>
        <w:r w:rsidRPr="000D025C">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9619963 \h </w:instrText>
        </w:r>
        <w:r>
          <w:rPr>
            <w:noProof/>
            <w:webHidden/>
          </w:rPr>
        </w:r>
        <w:r>
          <w:rPr>
            <w:noProof/>
            <w:webHidden/>
          </w:rPr>
          <w:fldChar w:fldCharType="separate"/>
        </w:r>
        <w:r>
          <w:rPr>
            <w:noProof/>
            <w:webHidden/>
          </w:rPr>
          <w:t>15</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29" w:anchor="_Toc509619964" w:history="1">
        <w:r w:rsidRPr="000D025C">
          <w:rPr>
            <w:rStyle w:val="af0"/>
            <w:rFonts w:hint="eastAsia"/>
            <w:noProof/>
          </w:rPr>
          <w:t>图</w:t>
        </w:r>
        <w:r w:rsidRPr="000D025C">
          <w:rPr>
            <w:rStyle w:val="af0"/>
            <w:noProof/>
          </w:rPr>
          <w:t xml:space="preserve"> 2.6</w:t>
        </w:r>
        <w:r w:rsidRPr="000D025C">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9619964 \h </w:instrText>
        </w:r>
        <w:r>
          <w:rPr>
            <w:noProof/>
            <w:webHidden/>
          </w:rPr>
        </w:r>
        <w:r>
          <w:rPr>
            <w:noProof/>
            <w:webHidden/>
          </w:rPr>
          <w:fldChar w:fldCharType="separate"/>
        </w:r>
        <w:r>
          <w:rPr>
            <w:noProof/>
            <w:webHidden/>
          </w:rPr>
          <w:t>16</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0" w:anchor="_Toc509619965" w:history="1">
        <w:r w:rsidRPr="000D025C">
          <w:rPr>
            <w:rStyle w:val="af0"/>
            <w:rFonts w:hint="eastAsia"/>
            <w:noProof/>
          </w:rPr>
          <w:t>图</w:t>
        </w:r>
        <w:r w:rsidRPr="000D025C">
          <w:rPr>
            <w:rStyle w:val="af0"/>
            <w:noProof/>
          </w:rPr>
          <w:t xml:space="preserve"> 2.7</w:t>
        </w:r>
        <w:r w:rsidRPr="000D025C">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9619965 \h </w:instrText>
        </w:r>
        <w:r>
          <w:rPr>
            <w:noProof/>
            <w:webHidden/>
          </w:rPr>
        </w:r>
        <w:r>
          <w:rPr>
            <w:noProof/>
            <w:webHidden/>
          </w:rPr>
          <w:fldChar w:fldCharType="separate"/>
        </w:r>
        <w:r>
          <w:rPr>
            <w:noProof/>
            <w:webHidden/>
          </w:rPr>
          <w:t>1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1" w:anchor="_Toc509619966" w:history="1">
        <w:r w:rsidRPr="000D025C">
          <w:rPr>
            <w:rStyle w:val="af0"/>
            <w:rFonts w:hint="eastAsia"/>
            <w:noProof/>
          </w:rPr>
          <w:t>图</w:t>
        </w:r>
        <w:r w:rsidRPr="000D025C">
          <w:rPr>
            <w:rStyle w:val="af0"/>
            <w:noProof/>
          </w:rPr>
          <w:t xml:space="preserve"> 2.8</w:t>
        </w:r>
        <w:r w:rsidRPr="000D025C">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9619966 \h </w:instrText>
        </w:r>
        <w:r>
          <w:rPr>
            <w:noProof/>
            <w:webHidden/>
          </w:rPr>
        </w:r>
        <w:r>
          <w:rPr>
            <w:noProof/>
            <w:webHidden/>
          </w:rPr>
          <w:fldChar w:fldCharType="separate"/>
        </w:r>
        <w:r>
          <w:rPr>
            <w:noProof/>
            <w:webHidden/>
          </w:rPr>
          <w:t>19</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2" w:anchor="_Toc509619967" w:history="1">
        <w:r w:rsidRPr="000D025C">
          <w:rPr>
            <w:rStyle w:val="af0"/>
            <w:rFonts w:hint="eastAsia"/>
            <w:noProof/>
          </w:rPr>
          <w:t>图</w:t>
        </w:r>
        <w:r w:rsidRPr="000D025C">
          <w:rPr>
            <w:rStyle w:val="af0"/>
            <w:noProof/>
          </w:rPr>
          <w:t xml:space="preserve"> 2.9</w:t>
        </w:r>
        <w:r w:rsidRPr="000D025C">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9619967 \h </w:instrText>
        </w:r>
        <w:r>
          <w:rPr>
            <w:noProof/>
            <w:webHidden/>
          </w:rPr>
        </w:r>
        <w:r>
          <w:rPr>
            <w:noProof/>
            <w:webHidden/>
          </w:rPr>
          <w:fldChar w:fldCharType="separate"/>
        </w:r>
        <w:r>
          <w:rPr>
            <w:noProof/>
            <w:webHidden/>
          </w:rPr>
          <w:t>21</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3" w:anchor="_Toc509619968" w:history="1">
        <w:r w:rsidRPr="000D025C">
          <w:rPr>
            <w:rStyle w:val="af0"/>
            <w:rFonts w:hint="eastAsia"/>
            <w:noProof/>
          </w:rPr>
          <w:t>图</w:t>
        </w:r>
        <w:r w:rsidRPr="000D025C">
          <w:rPr>
            <w:rStyle w:val="af0"/>
            <w:noProof/>
          </w:rPr>
          <w:t xml:space="preserve"> 2.10</w:t>
        </w:r>
        <w:r w:rsidRPr="000D025C">
          <w:rPr>
            <w:rStyle w:val="af0"/>
            <w:rFonts w:hint="eastAsia"/>
            <w:noProof/>
          </w:rPr>
          <w:t>交互式建模系统平台图。</w:t>
        </w:r>
        <w:r>
          <w:rPr>
            <w:noProof/>
            <w:webHidden/>
          </w:rPr>
          <w:tab/>
        </w:r>
        <w:r>
          <w:rPr>
            <w:noProof/>
            <w:webHidden/>
          </w:rPr>
          <w:fldChar w:fldCharType="begin"/>
        </w:r>
        <w:r>
          <w:rPr>
            <w:noProof/>
            <w:webHidden/>
          </w:rPr>
          <w:instrText xml:space="preserve"> PAGEREF _Toc509619968 \h </w:instrText>
        </w:r>
        <w:r>
          <w:rPr>
            <w:noProof/>
            <w:webHidden/>
          </w:rPr>
        </w:r>
        <w:r>
          <w:rPr>
            <w:noProof/>
            <w:webHidden/>
          </w:rPr>
          <w:fldChar w:fldCharType="separate"/>
        </w:r>
        <w:r>
          <w:rPr>
            <w:noProof/>
            <w:webHidden/>
          </w:rPr>
          <w:t>22</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4" w:anchor="_Toc509619969" w:history="1">
        <w:r w:rsidRPr="000D025C">
          <w:rPr>
            <w:rStyle w:val="af0"/>
            <w:rFonts w:hint="eastAsia"/>
            <w:noProof/>
          </w:rPr>
          <w:t>图</w:t>
        </w:r>
        <w:r w:rsidRPr="000D025C">
          <w:rPr>
            <w:rStyle w:val="af0"/>
            <w:noProof/>
          </w:rPr>
          <w:t xml:space="preserve"> 2.11</w:t>
        </w:r>
        <w:r w:rsidRPr="000D025C">
          <w:rPr>
            <w:rStyle w:val="af0"/>
            <w:rFonts w:hint="eastAsia"/>
            <w:noProof/>
          </w:rPr>
          <w:t>交互式建模系统。</w:t>
        </w:r>
        <w:r>
          <w:rPr>
            <w:noProof/>
            <w:webHidden/>
          </w:rPr>
          <w:tab/>
        </w:r>
        <w:r>
          <w:rPr>
            <w:noProof/>
            <w:webHidden/>
          </w:rPr>
          <w:fldChar w:fldCharType="begin"/>
        </w:r>
        <w:r>
          <w:rPr>
            <w:noProof/>
            <w:webHidden/>
          </w:rPr>
          <w:instrText xml:space="preserve"> PAGEREF _Toc509619969 \h </w:instrText>
        </w:r>
        <w:r>
          <w:rPr>
            <w:noProof/>
            <w:webHidden/>
          </w:rPr>
        </w:r>
        <w:r>
          <w:rPr>
            <w:noProof/>
            <w:webHidden/>
          </w:rPr>
          <w:fldChar w:fldCharType="separate"/>
        </w:r>
        <w:r>
          <w:rPr>
            <w:noProof/>
            <w:webHidden/>
          </w:rPr>
          <w:t>23</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5" w:anchor="_Toc509619970" w:history="1">
        <w:r w:rsidRPr="000D025C">
          <w:rPr>
            <w:rStyle w:val="af0"/>
            <w:rFonts w:hint="eastAsia"/>
            <w:noProof/>
          </w:rPr>
          <w:t>图</w:t>
        </w:r>
        <w:r w:rsidRPr="000D025C">
          <w:rPr>
            <w:rStyle w:val="af0"/>
            <w:noProof/>
          </w:rPr>
          <w:t xml:space="preserve"> 2.12</w:t>
        </w:r>
        <w:r w:rsidRPr="000D025C">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9619970 \h </w:instrText>
        </w:r>
        <w:r>
          <w:rPr>
            <w:noProof/>
            <w:webHidden/>
          </w:rPr>
        </w:r>
        <w:r>
          <w:rPr>
            <w:noProof/>
            <w:webHidden/>
          </w:rPr>
          <w:fldChar w:fldCharType="separate"/>
        </w:r>
        <w:r>
          <w:rPr>
            <w:noProof/>
            <w:webHidden/>
          </w:rPr>
          <w:t>25</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6" w:anchor="_Toc509619971" w:history="1">
        <w:r w:rsidRPr="000D025C">
          <w:rPr>
            <w:rStyle w:val="af0"/>
            <w:rFonts w:hint="eastAsia"/>
            <w:noProof/>
          </w:rPr>
          <w:t>图</w:t>
        </w:r>
        <w:r w:rsidRPr="000D025C">
          <w:rPr>
            <w:rStyle w:val="af0"/>
            <w:noProof/>
          </w:rPr>
          <w:t xml:space="preserve"> 2.13</w:t>
        </w:r>
        <w:r w:rsidRPr="000D025C">
          <w:rPr>
            <w:rStyle w:val="af0"/>
            <w:rFonts w:hint="eastAsia"/>
            <w:noProof/>
          </w:rPr>
          <w:t>模型精度验证热量图。图中是重建模型与原模型距离误差热量图，绿色区域为正负误差小于</w:t>
        </w:r>
        <w:r w:rsidRPr="000D025C">
          <w:rPr>
            <w:rStyle w:val="af0"/>
            <w:noProof/>
          </w:rPr>
          <w:t>0.5mm</w:t>
        </w:r>
        <w:r w:rsidRPr="000D025C">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9619971 \h </w:instrText>
        </w:r>
        <w:r>
          <w:rPr>
            <w:noProof/>
            <w:webHidden/>
          </w:rPr>
        </w:r>
        <w:r>
          <w:rPr>
            <w:noProof/>
            <w:webHidden/>
          </w:rPr>
          <w:fldChar w:fldCharType="separate"/>
        </w:r>
        <w:r>
          <w:rPr>
            <w:noProof/>
            <w:webHidden/>
          </w:rPr>
          <w:t>26</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7" w:anchor="_Toc509619972" w:history="1">
        <w:r w:rsidRPr="000D025C">
          <w:rPr>
            <w:rStyle w:val="af0"/>
            <w:rFonts w:hint="eastAsia"/>
            <w:noProof/>
          </w:rPr>
          <w:t>图</w:t>
        </w:r>
        <w:r w:rsidRPr="000D025C">
          <w:rPr>
            <w:rStyle w:val="af0"/>
            <w:noProof/>
          </w:rPr>
          <w:t xml:space="preserve"> 2.14</w:t>
        </w:r>
        <w:r w:rsidRPr="000D025C">
          <w:rPr>
            <w:rStyle w:val="af0"/>
            <w:rFonts w:hint="eastAsia"/>
            <w:noProof/>
          </w:rPr>
          <w:t>实验结果比较图。第一排为</w:t>
        </w:r>
        <w:r w:rsidRPr="000D025C">
          <w:rPr>
            <w:rStyle w:val="af0"/>
            <w:noProof/>
          </w:rPr>
          <w:t>3-sweep</w:t>
        </w:r>
        <w:r w:rsidRPr="000D025C">
          <w:rPr>
            <w:rStyle w:val="af0"/>
            <w:rFonts w:hint="eastAsia"/>
            <w:noProof/>
          </w:rPr>
          <w:t>方法建模结果，第二排为本章系统建模结果。两种建模方法分别在</w:t>
        </w:r>
        <w:r w:rsidRPr="000D025C">
          <w:rPr>
            <w:rStyle w:val="af0"/>
            <w:noProof/>
          </w:rPr>
          <w:t>(a)</w:t>
        </w:r>
        <w:r w:rsidRPr="000D025C">
          <w:rPr>
            <w:rStyle w:val="af0"/>
            <w:rFonts w:hint="eastAsia"/>
            <w:noProof/>
          </w:rPr>
          <w:t>和</w:t>
        </w:r>
        <w:r w:rsidRPr="000D025C">
          <w:rPr>
            <w:rStyle w:val="af0"/>
            <w:noProof/>
          </w:rPr>
          <w:t>(c)</w:t>
        </w:r>
        <w:r w:rsidRPr="000D025C">
          <w:rPr>
            <w:rStyle w:val="af0"/>
            <w:rFonts w:hint="eastAsia"/>
            <w:noProof/>
          </w:rPr>
          <w:t>视角下建模，</w:t>
        </w:r>
        <w:r w:rsidRPr="000D025C">
          <w:rPr>
            <w:rStyle w:val="af0"/>
            <w:noProof/>
          </w:rPr>
          <w:t>(b)</w:t>
        </w:r>
        <w:r w:rsidRPr="000D025C">
          <w:rPr>
            <w:rStyle w:val="af0"/>
            <w:rFonts w:hint="eastAsia"/>
            <w:noProof/>
          </w:rPr>
          <w:t>和</w:t>
        </w:r>
        <w:r w:rsidRPr="000D025C">
          <w:rPr>
            <w:rStyle w:val="af0"/>
            <w:noProof/>
          </w:rPr>
          <w:t>(d)</w:t>
        </w:r>
        <w:r w:rsidRPr="000D025C">
          <w:rPr>
            <w:rStyle w:val="af0"/>
            <w:rFonts w:hint="eastAsia"/>
            <w:noProof/>
          </w:rPr>
          <w:t>为其他视角和三维视角。</w:t>
        </w:r>
        <w:r>
          <w:rPr>
            <w:noProof/>
            <w:webHidden/>
          </w:rPr>
          <w:tab/>
        </w:r>
        <w:r>
          <w:rPr>
            <w:noProof/>
            <w:webHidden/>
          </w:rPr>
          <w:fldChar w:fldCharType="begin"/>
        </w:r>
        <w:r>
          <w:rPr>
            <w:noProof/>
            <w:webHidden/>
          </w:rPr>
          <w:instrText xml:space="preserve"> PAGEREF _Toc509619972 \h </w:instrText>
        </w:r>
        <w:r>
          <w:rPr>
            <w:noProof/>
            <w:webHidden/>
          </w:rPr>
        </w:r>
        <w:r>
          <w:rPr>
            <w:noProof/>
            <w:webHidden/>
          </w:rPr>
          <w:fldChar w:fldCharType="separate"/>
        </w:r>
        <w:r>
          <w:rPr>
            <w:noProof/>
            <w:webHidden/>
          </w:rPr>
          <w:t>26</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8" w:anchor="_Toc509619973" w:history="1">
        <w:r w:rsidRPr="000D025C">
          <w:rPr>
            <w:rStyle w:val="af0"/>
            <w:rFonts w:hint="eastAsia"/>
            <w:noProof/>
          </w:rPr>
          <w:t>图</w:t>
        </w:r>
        <w:r w:rsidRPr="000D025C">
          <w:rPr>
            <w:rStyle w:val="af0"/>
            <w:noProof/>
          </w:rPr>
          <w:t xml:space="preserve"> 2.15</w:t>
        </w:r>
        <w:r w:rsidRPr="000D025C">
          <w:rPr>
            <w:rStyle w:val="af0"/>
            <w:rFonts w:hint="eastAsia"/>
            <w:noProof/>
          </w:rPr>
          <w:t>建模结果图。</w:t>
        </w:r>
        <w:r>
          <w:rPr>
            <w:noProof/>
            <w:webHidden/>
          </w:rPr>
          <w:tab/>
        </w:r>
        <w:r>
          <w:rPr>
            <w:noProof/>
            <w:webHidden/>
          </w:rPr>
          <w:fldChar w:fldCharType="begin"/>
        </w:r>
        <w:r>
          <w:rPr>
            <w:noProof/>
            <w:webHidden/>
          </w:rPr>
          <w:instrText xml:space="preserve"> PAGEREF _Toc509619973 \h </w:instrText>
        </w:r>
        <w:r>
          <w:rPr>
            <w:noProof/>
            <w:webHidden/>
          </w:rPr>
        </w:r>
        <w:r>
          <w:rPr>
            <w:noProof/>
            <w:webHidden/>
          </w:rPr>
          <w:fldChar w:fldCharType="separate"/>
        </w:r>
        <w:r>
          <w:rPr>
            <w:noProof/>
            <w:webHidden/>
          </w:rPr>
          <w:t>2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39" w:anchor="_Toc509619974" w:history="1">
        <w:r w:rsidRPr="000D025C">
          <w:rPr>
            <w:rStyle w:val="af0"/>
            <w:rFonts w:hint="eastAsia"/>
            <w:noProof/>
          </w:rPr>
          <w:t>图</w:t>
        </w:r>
        <w:r w:rsidRPr="000D025C">
          <w:rPr>
            <w:rStyle w:val="af0"/>
            <w:noProof/>
          </w:rPr>
          <w:t xml:space="preserve"> 3.1</w:t>
        </w:r>
        <w:r w:rsidRPr="000D025C">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9619974 \h </w:instrText>
        </w:r>
        <w:r>
          <w:rPr>
            <w:noProof/>
            <w:webHidden/>
          </w:rPr>
        </w:r>
        <w:r>
          <w:rPr>
            <w:noProof/>
            <w:webHidden/>
          </w:rPr>
          <w:fldChar w:fldCharType="separate"/>
        </w:r>
        <w:r>
          <w:rPr>
            <w:noProof/>
            <w:webHidden/>
          </w:rPr>
          <w:t>29</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0" w:anchor="_Toc509619975" w:history="1">
        <w:r w:rsidRPr="000D025C">
          <w:rPr>
            <w:rStyle w:val="af0"/>
            <w:rFonts w:hint="eastAsia"/>
            <w:noProof/>
          </w:rPr>
          <w:t>图</w:t>
        </w:r>
        <w:r w:rsidRPr="000D025C">
          <w:rPr>
            <w:rStyle w:val="af0"/>
            <w:noProof/>
          </w:rPr>
          <w:t xml:space="preserve"> 3.2</w:t>
        </w:r>
        <w:r w:rsidRPr="000D025C">
          <w:rPr>
            <w:rStyle w:val="af0"/>
            <w:rFonts w:hint="eastAsia"/>
            <w:noProof/>
          </w:rPr>
          <w:t>基于图像重建铰接式部件。左图为</w:t>
        </w:r>
        <w:r w:rsidRPr="000D025C">
          <w:rPr>
            <w:rStyle w:val="af0"/>
            <w:noProof/>
          </w:rPr>
          <w:t>Jacquet</w:t>
        </w:r>
        <w:r w:rsidRPr="000D025C">
          <w:rPr>
            <w:rStyle w:val="af0"/>
            <w:noProof/>
            <w:vertAlign w:val="superscript"/>
          </w:rPr>
          <w:t>[1]</w:t>
        </w:r>
        <w:r w:rsidRPr="000D025C">
          <w:rPr>
            <w:rStyle w:val="af0"/>
            <w:rFonts w:hint="eastAsia"/>
            <w:noProof/>
          </w:rPr>
          <w:t>等人方法，右图为</w:t>
        </w:r>
        <w:r w:rsidRPr="000D025C">
          <w:rPr>
            <w:rStyle w:val="af0"/>
            <w:noProof/>
          </w:rPr>
          <w:t>Yücer</w:t>
        </w:r>
        <w:r w:rsidRPr="000D025C">
          <w:rPr>
            <w:rStyle w:val="af0"/>
            <w:noProof/>
            <w:vertAlign w:val="superscript"/>
          </w:rPr>
          <w:t>[4]</w:t>
        </w:r>
        <w:r w:rsidRPr="000D025C">
          <w:rPr>
            <w:rStyle w:val="af0"/>
            <w:rFonts w:hint="eastAsia"/>
            <w:noProof/>
          </w:rPr>
          <w:t>等人方法。</w:t>
        </w:r>
        <w:r>
          <w:rPr>
            <w:noProof/>
            <w:webHidden/>
          </w:rPr>
          <w:tab/>
        </w:r>
        <w:r>
          <w:rPr>
            <w:noProof/>
            <w:webHidden/>
          </w:rPr>
          <w:fldChar w:fldCharType="begin"/>
        </w:r>
        <w:r>
          <w:rPr>
            <w:noProof/>
            <w:webHidden/>
          </w:rPr>
          <w:instrText xml:space="preserve"> PAGEREF _Toc509619975 \h </w:instrText>
        </w:r>
        <w:r>
          <w:rPr>
            <w:noProof/>
            <w:webHidden/>
          </w:rPr>
        </w:r>
        <w:r>
          <w:rPr>
            <w:noProof/>
            <w:webHidden/>
          </w:rPr>
          <w:fldChar w:fldCharType="separate"/>
        </w:r>
        <w:r>
          <w:rPr>
            <w:noProof/>
            <w:webHidden/>
          </w:rPr>
          <w:t>30</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1" w:anchor="_Toc509619976" w:history="1">
        <w:r w:rsidRPr="000D025C">
          <w:rPr>
            <w:rStyle w:val="af0"/>
            <w:rFonts w:hint="eastAsia"/>
            <w:noProof/>
          </w:rPr>
          <w:t>图</w:t>
        </w:r>
        <w:r w:rsidRPr="000D025C">
          <w:rPr>
            <w:rStyle w:val="af0"/>
            <w:noProof/>
          </w:rPr>
          <w:t xml:space="preserve"> 3.3</w:t>
        </w:r>
        <w:r w:rsidRPr="000D025C">
          <w:rPr>
            <w:rStyle w:val="af0"/>
            <w:rFonts w:hint="eastAsia"/>
            <w:noProof/>
          </w:rPr>
          <w:t>关节类型示意图。（</w:t>
        </w:r>
        <w:r w:rsidRPr="000D025C">
          <w:rPr>
            <w:rStyle w:val="af0"/>
            <w:noProof/>
          </w:rPr>
          <w:t>a</w:t>
        </w:r>
        <w:r w:rsidRPr="000D025C">
          <w:rPr>
            <w:rStyle w:val="af0"/>
            <w:rFonts w:hint="eastAsia"/>
            <w:noProof/>
          </w:rPr>
          <w:t>）焊接关节。两个部件通过焊接关节相连，则有相同的运动。（</w:t>
        </w:r>
        <w:r w:rsidRPr="000D025C">
          <w:rPr>
            <w:rStyle w:val="af0"/>
            <w:noProof/>
          </w:rPr>
          <w:t>b</w:t>
        </w:r>
        <w:r w:rsidRPr="000D025C">
          <w:rPr>
            <w:rStyle w:val="af0"/>
            <w:rFonts w:hint="eastAsia"/>
            <w:noProof/>
          </w:rPr>
          <w:t>）齿轮对齿轮关节。两个齿轮通过该关节相连，可以相互传递方向相反的旋转运动。（</w:t>
        </w:r>
        <w:r w:rsidRPr="000D025C">
          <w:rPr>
            <w:rStyle w:val="af0"/>
            <w:noProof/>
          </w:rPr>
          <w:t>c</w:t>
        </w:r>
        <w:r w:rsidRPr="000D025C">
          <w:rPr>
            <w:rStyle w:val="af0"/>
            <w:rFonts w:hint="eastAsia"/>
            <w:noProof/>
          </w:rPr>
          <w:t>）转动关节。两个部件通过转动关节相连，则可以消除轴线上的相对旋转运动。（</w:t>
        </w:r>
        <w:r w:rsidRPr="000D025C">
          <w:rPr>
            <w:rStyle w:val="af0"/>
            <w:noProof/>
          </w:rPr>
          <w:t>d</w:t>
        </w:r>
        <w:r w:rsidRPr="000D025C">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9619976 \h </w:instrText>
        </w:r>
        <w:r>
          <w:rPr>
            <w:noProof/>
            <w:webHidden/>
          </w:rPr>
        </w:r>
        <w:r>
          <w:rPr>
            <w:noProof/>
            <w:webHidden/>
          </w:rPr>
          <w:fldChar w:fldCharType="separate"/>
        </w:r>
        <w:r>
          <w:rPr>
            <w:noProof/>
            <w:webHidden/>
          </w:rPr>
          <w:t>33</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2" w:anchor="_Toc509619977" w:history="1">
        <w:r w:rsidRPr="000D025C">
          <w:rPr>
            <w:rStyle w:val="af0"/>
            <w:rFonts w:hint="eastAsia"/>
            <w:noProof/>
          </w:rPr>
          <w:t>图</w:t>
        </w:r>
        <w:r w:rsidRPr="000D025C">
          <w:rPr>
            <w:rStyle w:val="af0"/>
            <w:noProof/>
          </w:rPr>
          <w:t xml:space="preserve"> 3.4</w:t>
        </w:r>
        <w:r w:rsidRPr="000D025C">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9619977 \h </w:instrText>
        </w:r>
        <w:r>
          <w:rPr>
            <w:noProof/>
            <w:webHidden/>
          </w:rPr>
        </w:r>
        <w:r>
          <w:rPr>
            <w:noProof/>
            <w:webHidden/>
          </w:rPr>
          <w:fldChar w:fldCharType="separate"/>
        </w:r>
        <w:r>
          <w:rPr>
            <w:noProof/>
            <w:webHidden/>
          </w:rPr>
          <w:t>34</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3" w:anchor="_Toc509619978" w:history="1">
        <w:r w:rsidRPr="000D025C">
          <w:rPr>
            <w:rStyle w:val="af0"/>
            <w:rFonts w:hint="eastAsia"/>
            <w:noProof/>
          </w:rPr>
          <w:t>图</w:t>
        </w:r>
        <w:r w:rsidRPr="000D025C">
          <w:rPr>
            <w:rStyle w:val="af0"/>
            <w:noProof/>
          </w:rPr>
          <w:t xml:space="preserve"> 3.5</w:t>
        </w:r>
        <w:r w:rsidRPr="000D025C">
          <w:rPr>
            <w:rStyle w:val="af0"/>
            <w:rFonts w:hint="eastAsia"/>
            <w:noProof/>
          </w:rPr>
          <w:t>连接关系示意图。左图为机械模型</w:t>
        </w:r>
        <w:r w:rsidRPr="000D025C">
          <w:rPr>
            <w:rStyle w:val="af0"/>
            <w:noProof/>
          </w:rPr>
          <w:t>Robot arm</w:t>
        </w:r>
        <w:r w:rsidRPr="000D025C">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09619978 \h </w:instrText>
        </w:r>
        <w:r>
          <w:rPr>
            <w:noProof/>
            <w:webHidden/>
          </w:rPr>
        </w:r>
        <w:r>
          <w:rPr>
            <w:noProof/>
            <w:webHidden/>
          </w:rPr>
          <w:fldChar w:fldCharType="separate"/>
        </w:r>
        <w:r>
          <w:rPr>
            <w:noProof/>
            <w:webHidden/>
          </w:rPr>
          <w:t>3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4" w:anchor="_Toc509619979" w:history="1">
        <w:r w:rsidRPr="000D025C">
          <w:rPr>
            <w:rStyle w:val="af0"/>
            <w:rFonts w:hint="eastAsia"/>
            <w:noProof/>
          </w:rPr>
          <w:t>图</w:t>
        </w:r>
        <w:r w:rsidRPr="000D025C">
          <w:rPr>
            <w:rStyle w:val="af0"/>
            <w:noProof/>
          </w:rPr>
          <w:t xml:space="preserve"> 3.6</w:t>
        </w:r>
        <w:r w:rsidRPr="000D025C">
          <w:rPr>
            <w:rStyle w:val="af0"/>
            <w:rFonts w:hint="eastAsia"/>
            <w:noProof/>
          </w:rPr>
          <w:t>连接关系树状示意图。</w:t>
        </w:r>
        <w:r>
          <w:rPr>
            <w:noProof/>
            <w:webHidden/>
          </w:rPr>
          <w:tab/>
        </w:r>
        <w:r>
          <w:rPr>
            <w:noProof/>
            <w:webHidden/>
          </w:rPr>
          <w:fldChar w:fldCharType="begin"/>
        </w:r>
        <w:r>
          <w:rPr>
            <w:noProof/>
            <w:webHidden/>
          </w:rPr>
          <w:instrText xml:space="preserve"> PAGEREF _Toc509619979 \h </w:instrText>
        </w:r>
        <w:r>
          <w:rPr>
            <w:noProof/>
            <w:webHidden/>
          </w:rPr>
        </w:r>
        <w:r>
          <w:rPr>
            <w:noProof/>
            <w:webHidden/>
          </w:rPr>
          <w:fldChar w:fldCharType="separate"/>
        </w:r>
        <w:r>
          <w:rPr>
            <w:noProof/>
            <w:webHidden/>
          </w:rPr>
          <w:t>39</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5" w:anchor="_Toc509619980" w:history="1">
        <w:r w:rsidRPr="000D025C">
          <w:rPr>
            <w:rStyle w:val="af0"/>
            <w:rFonts w:hint="eastAsia"/>
            <w:noProof/>
          </w:rPr>
          <w:t>图</w:t>
        </w:r>
        <w:r w:rsidRPr="000D025C">
          <w:rPr>
            <w:rStyle w:val="af0"/>
            <w:noProof/>
          </w:rPr>
          <w:t xml:space="preserve"> 3.7</w:t>
        </w:r>
        <w:r w:rsidRPr="000D025C">
          <w:rPr>
            <w:rStyle w:val="af0"/>
            <w:rFonts w:hint="eastAsia"/>
            <w:noProof/>
          </w:rPr>
          <w:t>部件形状参数示意图</w:t>
        </w:r>
        <w:r>
          <w:rPr>
            <w:noProof/>
            <w:webHidden/>
          </w:rPr>
          <w:tab/>
        </w:r>
        <w:r>
          <w:rPr>
            <w:noProof/>
            <w:webHidden/>
          </w:rPr>
          <w:fldChar w:fldCharType="begin"/>
        </w:r>
        <w:r>
          <w:rPr>
            <w:noProof/>
            <w:webHidden/>
          </w:rPr>
          <w:instrText xml:space="preserve"> PAGEREF _Toc509619980 \h </w:instrText>
        </w:r>
        <w:r>
          <w:rPr>
            <w:noProof/>
            <w:webHidden/>
          </w:rPr>
        </w:r>
        <w:r>
          <w:rPr>
            <w:noProof/>
            <w:webHidden/>
          </w:rPr>
          <w:fldChar w:fldCharType="separate"/>
        </w:r>
        <w:r>
          <w:rPr>
            <w:noProof/>
            <w:webHidden/>
          </w:rPr>
          <w:t>40</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6" w:anchor="_Toc509619981" w:history="1">
        <w:r w:rsidRPr="000D025C">
          <w:rPr>
            <w:rStyle w:val="af0"/>
            <w:rFonts w:hint="eastAsia"/>
            <w:noProof/>
          </w:rPr>
          <w:t>图</w:t>
        </w:r>
        <w:r w:rsidRPr="000D025C">
          <w:rPr>
            <w:rStyle w:val="af0"/>
            <w:noProof/>
          </w:rPr>
          <w:t xml:space="preserve"> 3.8</w:t>
        </w:r>
        <w:r w:rsidRPr="000D025C">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09619981 \h </w:instrText>
        </w:r>
        <w:r>
          <w:rPr>
            <w:noProof/>
            <w:webHidden/>
          </w:rPr>
        </w:r>
        <w:r>
          <w:rPr>
            <w:noProof/>
            <w:webHidden/>
          </w:rPr>
          <w:fldChar w:fldCharType="separate"/>
        </w:r>
        <w:r>
          <w:rPr>
            <w:noProof/>
            <w:webHidden/>
          </w:rPr>
          <w:t>41</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7" w:anchor="_Toc509619982" w:history="1">
        <w:r w:rsidRPr="000D025C">
          <w:rPr>
            <w:rStyle w:val="af0"/>
            <w:rFonts w:hint="eastAsia"/>
            <w:noProof/>
          </w:rPr>
          <w:t>图</w:t>
        </w:r>
        <w:r w:rsidRPr="000D025C">
          <w:rPr>
            <w:rStyle w:val="af0"/>
            <w:noProof/>
          </w:rPr>
          <w:t xml:space="preserve"> 3.9</w:t>
        </w:r>
        <w:r w:rsidRPr="000D025C">
          <w:rPr>
            <w:rStyle w:val="af0"/>
            <w:rFonts w:hint="eastAsia"/>
            <w:noProof/>
          </w:rPr>
          <w:t>模型仿真运动结果图。</w:t>
        </w:r>
        <w:r>
          <w:rPr>
            <w:noProof/>
            <w:webHidden/>
          </w:rPr>
          <w:tab/>
        </w:r>
        <w:r>
          <w:rPr>
            <w:noProof/>
            <w:webHidden/>
          </w:rPr>
          <w:fldChar w:fldCharType="begin"/>
        </w:r>
        <w:r>
          <w:rPr>
            <w:noProof/>
            <w:webHidden/>
          </w:rPr>
          <w:instrText xml:space="preserve"> PAGEREF _Toc509619982 \h </w:instrText>
        </w:r>
        <w:r>
          <w:rPr>
            <w:noProof/>
            <w:webHidden/>
          </w:rPr>
        </w:r>
        <w:r>
          <w:rPr>
            <w:noProof/>
            <w:webHidden/>
          </w:rPr>
          <w:fldChar w:fldCharType="separate"/>
        </w:r>
        <w:r>
          <w:rPr>
            <w:noProof/>
            <w:webHidden/>
          </w:rPr>
          <w:t>44</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8" w:anchor="_Toc509619983" w:history="1">
        <w:r w:rsidRPr="000D025C">
          <w:rPr>
            <w:rStyle w:val="af0"/>
            <w:rFonts w:hint="eastAsia"/>
            <w:noProof/>
          </w:rPr>
          <w:t>图</w:t>
        </w:r>
        <w:r w:rsidRPr="000D025C">
          <w:rPr>
            <w:rStyle w:val="af0"/>
            <w:noProof/>
          </w:rPr>
          <w:t xml:space="preserve"> 3.10</w:t>
        </w:r>
        <w:r w:rsidRPr="000D025C">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09619983 \h </w:instrText>
        </w:r>
        <w:r>
          <w:rPr>
            <w:noProof/>
            <w:webHidden/>
          </w:rPr>
        </w:r>
        <w:r>
          <w:rPr>
            <w:noProof/>
            <w:webHidden/>
          </w:rPr>
          <w:fldChar w:fldCharType="separate"/>
        </w:r>
        <w:r>
          <w:rPr>
            <w:noProof/>
            <w:webHidden/>
          </w:rPr>
          <w:t>45</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49" w:anchor="_Toc509619984" w:history="1">
        <w:r w:rsidRPr="000D025C">
          <w:rPr>
            <w:rStyle w:val="af0"/>
            <w:rFonts w:hint="eastAsia"/>
            <w:noProof/>
          </w:rPr>
          <w:t>图</w:t>
        </w:r>
        <w:r w:rsidRPr="000D025C">
          <w:rPr>
            <w:rStyle w:val="af0"/>
            <w:noProof/>
          </w:rPr>
          <w:t xml:space="preserve"> 3.11</w:t>
        </w:r>
        <w:r w:rsidRPr="000D025C">
          <w:rPr>
            <w:rStyle w:val="af0"/>
            <w:rFonts w:hint="eastAsia"/>
            <w:noProof/>
          </w:rPr>
          <w:t>模拟退火算法在两种测试模型中的剪影匹配能量函数能量函数收敛</w:t>
        </w:r>
        <w:r w:rsidRPr="000D025C">
          <w:rPr>
            <w:rStyle w:val="af0"/>
            <w:rFonts w:hint="eastAsia"/>
            <w:noProof/>
          </w:rPr>
          <w:lastRenderedPageBreak/>
          <w:t>图：</w:t>
        </w:r>
        <w:r w:rsidRPr="000D025C">
          <w:rPr>
            <w:rStyle w:val="af0"/>
            <w:noProof/>
          </w:rPr>
          <w:t>Robot-arm</w:t>
        </w:r>
        <w:r w:rsidRPr="000D025C">
          <w:rPr>
            <w:rStyle w:val="af0"/>
            <w:rFonts w:hint="eastAsia"/>
            <w:noProof/>
          </w:rPr>
          <w:t>和</w:t>
        </w:r>
        <w:r w:rsidRPr="000D025C">
          <w:rPr>
            <w:rStyle w:val="af0"/>
            <w:noProof/>
          </w:rPr>
          <w:t>Piston-engine</w:t>
        </w:r>
        <w:r w:rsidRPr="000D025C">
          <w:rPr>
            <w:rStyle w:val="af0"/>
            <w:rFonts w:hint="eastAsia"/>
            <w:noProof/>
          </w:rPr>
          <w:t>。</w:t>
        </w:r>
        <w:r>
          <w:rPr>
            <w:noProof/>
            <w:webHidden/>
          </w:rPr>
          <w:tab/>
        </w:r>
        <w:r>
          <w:rPr>
            <w:noProof/>
            <w:webHidden/>
          </w:rPr>
          <w:fldChar w:fldCharType="begin"/>
        </w:r>
        <w:r>
          <w:rPr>
            <w:noProof/>
            <w:webHidden/>
          </w:rPr>
          <w:instrText xml:space="preserve"> PAGEREF _Toc509619984 \h </w:instrText>
        </w:r>
        <w:r>
          <w:rPr>
            <w:noProof/>
            <w:webHidden/>
          </w:rPr>
        </w:r>
        <w:r>
          <w:rPr>
            <w:noProof/>
            <w:webHidden/>
          </w:rPr>
          <w:fldChar w:fldCharType="separate"/>
        </w:r>
        <w:r>
          <w:rPr>
            <w:noProof/>
            <w:webHidden/>
          </w:rPr>
          <w:t>46</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0" w:anchor="_Toc509619985" w:history="1">
        <w:r w:rsidRPr="000D025C">
          <w:rPr>
            <w:rStyle w:val="af0"/>
            <w:rFonts w:hint="eastAsia"/>
            <w:noProof/>
          </w:rPr>
          <w:t>图</w:t>
        </w:r>
        <w:r w:rsidRPr="000D025C">
          <w:rPr>
            <w:rStyle w:val="af0"/>
            <w:noProof/>
          </w:rPr>
          <w:t xml:space="preserve"> 3.12</w:t>
        </w:r>
        <w:r w:rsidRPr="000D025C">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09619985 \h </w:instrText>
        </w:r>
        <w:r>
          <w:rPr>
            <w:noProof/>
            <w:webHidden/>
          </w:rPr>
        </w:r>
        <w:r>
          <w:rPr>
            <w:noProof/>
            <w:webHidden/>
          </w:rPr>
          <w:fldChar w:fldCharType="separate"/>
        </w:r>
        <w:r>
          <w:rPr>
            <w:noProof/>
            <w:webHidden/>
          </w:rPr>
          <w:t>47</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1" w:anchor="_Toc509619986" w:history="1">
        <w:r w:rsidRPr="000D025C">
          <w:rPr>
            <w:rStyle w:val="af0"/>
            <w:rFonts w:hint="eastAsia"/>
            <w:noProof/>
          </w:rPr>
          <w:t>图</w:t>
        </w:r>
        <w:r w:rsidRPr="000D025C">
          <w:rPr>
            <w:rStyle w:val="af0"/>
            <w:noProof/>
          </w:rPr>
          <w:t xml:space="preserve"> 4.1</w:t>
        </w:r>
        <w:r w:rsidRPr="000D025C">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09619986 \h </w:instrText>
        </w:r>
        <w:r>
          <w:rPr>
            <w:noProof/>
            <w:webHidden/>
          </w:rPr>
        </w:r>
        <w:r>
          <w:rPr>
            <w:noProof/>
            <w:webHidden/>
          </w:rPr>
          <w:fldChar w:fldCharType="separate"/>
        </w:r>
        <w:r>
          <w:rPr>
            <w:noProof/>
            <w:webHidden/>
          </w:rPr>
          <w:t>52</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2" w:anchor="_Toc509619987" w:history="1">
        <w:r w:rsidRPr="000D025C">
          <w:rPr>
            <w:rStyle w:val="af0"/>
            <w:rFonts w:hint="eastAsia"/>
            <w:noProof/>
          </w:rPr>
          <w:t>图</w:t>
        </w:r>
        <w:r w:rsidRPr="000D025C">
          <w:rPr>
            <w:rStyle w:val="af0"/>
            <w:noProof/>
          </w:rPr>
          <w:t xml:space="preserve"> 4.2</w:t>
        </w:r>
        <w:r w:rsidRPr="000D025C">
          <w:rPr>
            <w:rStyle w:val="af0"/>
            <w:rFonts w:hint="eastAsia"/>
            <w:noProof/>
          </w:rPr>
          <w:t>机械模型拆解示意图。</w:t>
        </w:r>
        <w:r>
          <w:rPr>
            <w:noProof/>
            <w:webHidden/>
          </w:rPr>
          <w:tab/>
        </w:r>
        <w:r>
          <w:rPr>
            <w:noProof/>
            <w:webHidden/>
          </w:rPr>
          <w:fldChar w:fldCharType="begin"/>
        </w:r>
        <w:r>
          <w:rPr>
            <w:noProof/>
            <w:webHidden/>
          </w:rPr>
          <w:instrText xml:space="preserve"> PAGEREF _Toc509619987 \h </w:instrText>
        </w:r>
        <w:r>
          <w:rPr>
            <w:noProof/>
            <w:webHidden/>
          </w:rPr>
        </w:r>
        <w:r>
          <w:rPr>
            <w:noProof/>
            <w:webHidden/>
          </w:rPr>
          <w:fldChar w:fldCharType="separate"/>
        </w:r>
        <w:r>
          <w:rPr>
            <w:noProof/>
            <w:webHidden/>
          </w:rPr>
          <w:t>56</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3" w:anchor="_Toc509619988" w:history="1">
        <w:r w:rsidRPr="000D025C">
          <w:rPr>
            <w:rStyle w:val="af0"/>
            <w:rFonts w:hint="eastAsia"/>
            <w:noProof/>
          </w:rPr>
          <w:t>图</w:t>
        </w:r>
        <w:r w:rsidRPr="000D025C">
          <w:rPr>
            <w:rStyle w:val="af0"/>
            <w:noProof/>
          </w:rPr>
          <w:t xml:space="preserve"> 4.3 </w:t>
        </w:r>
        <w:r w:rsidRPr="000D025C">
          <w:rPr>
            <w:rStyle w:val="af0"/>
            <w:rFonts w:hint="eastAsia"/>
            <w:noProof/>
          </w:rPr>
          <w:t>机械模型部件参数优化图。</w:t>
        </w:r>
        <w:r>
          <w:rPr>
            <w:noProof/>
            <w:webHidden/>
          </w:rPr>
          <w:tab/>
        </w:r>
        <w:r>
          <w:rPr>
            <w:noProof/>
            <w:webHidden/>
          </w:rPr>
          <w:fldChar w:fldCharType="begin"/>
        </w:r>
        <w:r>
          <w:rPr>
            <w:noProof/>
            <w:webHidden/>
          </w:rPr>
          <w:instrText xml:space="preserve"> PAGEREF _Toc509619988 \h </w:instrText>
        </w:r>
        <w:r>
          <w:rPr>
            <w:noProof/>
            <w:webHidden/>
          </w:rPr>
        </w:r>
        <w:r>
          <w:rPr>
            <w:noProof/>
            <w:webHidden/>
          </w:rPr>
          <w:fldChar w:fldCharType="separate"/>
        </w:r>
        <w:r>
          <w:rPr>
            <w:noProof/>
            <w:webHidden/>
          </w:rPr>
          <w:t>57</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4" w:anchor="_Toc509619989" w:history="1">
        <w:r w:rsidRPr="000D025C">
          <w:rPr>
            <w:rStyle w:val="af0"/>
            <w:rFonts w:hint="eastAsia"/>
            <w:noProof/>
          </w:rPr>
          <w:t>图</w:t>
        </w:r>
        <w:r w:rsidRPr="000D025C">
          <w:rPr>
            <w:rStyle w:val="af0"/>
            <w:noProof/>
          </w:rPr>
          <w:t xml:space="preserve"> 4.4</w:t>
        </w:r>
        <w:r w:rsidRPr="000D025C">
          <w:rPr>
            <w:rStyle w:val="af0"/>
            <w:rFonts w:hint="eastAsia"/>
            <w:noProof/>
          </w:rPr>
          <w:t>模型关节类型示意图。</w:t>
        </w:r>
        <w:r>
          <w:rPr>
            <w:noProof/>
            <w:webHidden/>
          </w:rPr>
          <w:tab/>
        </w:r>
        <w:r>
          <w:rPr>
            <w:noProof/>
            <w:webHidden/>
          </w:rPr>
          <w:fldChar w:fldCharType="begin"/>
        </w:r>
        <w:r>
          <w:rPr>
            <w:noProof/>
            <w:webHidden/>
          </w:rPr>
          <w:instrText xml:space="preserve"> PAGEREF _Toc509619989 \h </w:instrText>
        </w:r>
        <w:r>
          <w:rPr>
            <w:noProof/>
            <w:webHidden/>
          </w:rPr>
        </w:r>
        <w:r>
          <w:rPr>
            <w:noProof/>
            <w:webHidden/>
          </w:rPr>
          <w:fldChar w:fldCharType="separate"/>
        </w:r>
        <w:r>
          <w:rPr>
            <w:noProof/>
            <w:webHidden/>
          </w:rPr>
          <w:t>5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5" w:anchor="_Toc509619990" w:history="1">
        <w:r w:rsidRPr="000D025C">
          <w:rPr>
            <w:rStyle w:val="af0"/>
            <w:rFonts w:hint="eastAsia"/>
            <w:noProof/>
          </w:rPr>
          <w:t>图</w:t>
        </w:r>
        <w:r w:rsidRPr="000D025C">
          <w:rPr>
            <w:rStyle w:val="af0"/>
            <w:noProof/>
          </w:rPr>
          <w:t xml:space="preserve"> 4.5</w:t>
        </w:r>
        <w:r w:rsidRPr="000D025C">
          <w:rPr>
            <w:rStyle w:val="af0"/>
            <w:rFonts w:hint="eastAsia"/>
            <w:noProof/>
          </w:rPr>
          <w:t>部件组装箱策略图。其中棕色容器内，绿色是已经装入箱子的部件组，红色空间表示容器内的空洞，黄色空间表示容器内的自由空间。三个位置</w:t>
        </w:r>
        <w:r w:rsidRPr="000D025C">
          <w:rPr>
            <w:rStyle w:val="af0"/>
            <w:noProof/>
          </w:rPr>
          <w:t>a</w:t>
        </w:r>
        <w:r w:rsidRPr="000D025C">
          <w:rPr>
            <w:rStyle w:val="af0"/>
            <w:rFonts w:hint="eastAsia"/>
            <w:noProof/>
          </w:rPr>
          <w:t>、</w:t>
        </w:r>
        <w:r w:rsidRPr="000D025C">
          <w:rPr>
            <w:rStyle w:val="af0"/>
            <w:noProof/>
          </w:rPr>
          <w:t>b</w:t>
        </w:r>
        <w:r w:rsidRPr="000D025C">
          <w:rPr>
            <w:rStyle w:val="af0"/>
            <w:rFonts w:hint="eastAsia"/>
            <w:noProof/>
          </w:rPr>
          <w:t>和</w:t>
        </w:r>
        <w:r w:rsidRPr="000D025C">
          <w:rPr>
            <w:rStyle w:val="af0"/>
            <w:noProof/>
          </w:rPr>
          <w:t>c</w:t>
        </w:r>
        <w:r w:rsidRPr="000D025C">
          <w:rPr>
            <w:rStyle w:val="af0"/>
            <w:rFonts w:hint="eastAsia"/>
            <w:noProof/>
          </w:rPr>
          <w:t>对应了将部件组</w:t>
        </w:r>
        <w:r w:rsidRPr="000D025C">
          <w:rPr>
            <w:rStyle w:val="af0"/>
            <w:noProof/>
          </w:rPr>
          <w:t>g</w:t>
        </w:r>
        <w:r w:rsidRPr="000D025C">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09619990 \h </w:instrText>
        </w:r>
        <w:r>
          <w:rPr>
            <w:noProof/>
            <w:webHidden/>
          </w:rPr>
        </w:r>
        <w:r>
          <w:rPr>
            <w:noProof/>
            <w:webHidden/>
          </w:rPr>
          <w:fldChar w:fldCharType="separate"/>
        </w:r>
        <w:r>
          <w:rPr>
            <w:noProof/>
            <w:webHidden/>
          </w:rPr>
          <w:t>60</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6" w:anchor="_Toc509619991" w:history="1">
        <w:r w:rsidRPr="000D025C">
          <w:rPr>
            <w:rStyle w:val="af0"/>
            <w:rFonts w:hint="eastAsia"/>
            <w:noProof/>
          </w:rPr>
          <w:t>图</w:t>
        </w:r>
        <w:r w:rsidRPr="000D025C">
          <w:rPr>
            <w:rStyle w:val="af0"/>
            <w:noProof/>
          </w:rPr>
          <w:t xml:space="preserve"> 5.1</w:t>
        </w:r>
        <w:r w:rsidRPr="000D025C">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9619991 \h </w:instrText>
        </w:r>
        <w:r>
          <w:rPr>
            <w:noProof/>
            <w:webHidden/>
          </w:rPr>
        </w:r>
        <w:r>
          <w:rPr>
            <w:noProof/>
            <w:webHidden/>
          </w:rPr>
          <w:fldChar w:fldCharType="separate"/>
        </w:r>
        <w:r>
          <w:rPr>
            <w:noProof/>
            <w:webHidden/>
          </w:rPr>
          <w:t>64</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7" w:anchor="_Toc509619992" w:history="1">
        <w:r w:rsidRPr="000D025C">
          <w:rPr>
            <w:rStyle w:val="af0"/>
            <w:rFonts w:hint="eastAsia"/>
            <w:noProof/>
          </w:rPr>
          <w:t>图</w:t>
        </w:r>
        <w:r w:rsidRPr="000D025C">
          <w:rPr>
            <w:rStyle w:val="af0"/>
            <w:noProof/>
          </w:rPr>
          <w:t xml:space="preserve"> 5.2</w:t>
        </w:r>
        <w:r w:rsidRPr="000D025C">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9619992 \h </w:instrText>
        </w:r>
        <w:r>
          <w:rPr>
            <w:noProof/>
            <w:webHidden/>
          </w:rPr>
        </w:r>
        <w:r>
          <w:rPr>
            <w:noProof/>
            <w:webHidden/>
          </w:rPr>
          <w:fldChar w:fldCharType="separate"/>
        </w:r>
        <w:r>
          <w:rPr>
            <w:noProof/>
            <w:webHidden/>
          </w:rPr>
          <w:t>65</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8" w:anchor="_Toc509619993" w:history="1">
        <w:r w:rsidRPr="000D025C">
          <w:rPr>
            <w:rStyle w:val="af0"/>
            <w:rFonts w:hint="eastAsia"/>
            <w:noProof/>
          </w:rPr>
          <w:t>图</w:t>
        </w:r>
        <w:r w:rsidRPr="000D025C">
          <w:rPr>
            <w:rStyle w:val="af0"/>
            <w:noProof/>
          </w:rPr>
          <w:t xml:space="preserve"> 5.3</w:t>
        </w:r>
        <w:r w:rsidRPr="000D025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0D025C">
          <w:rPr>
            <w:rStyle w:val="af0"/>
            <w:rFonts w:hint="eastAsia"/>
            <w:noProof/>
          </w:rPr>
          <w:t>通过</w:t>
        </w:r>
        <w:r w:rsidRPr="000D025C">
          <w:rPr>
            <w:rStyle w:val="af0"/>
            <w:noProof/>
          </w:rPr>
          <w:t>15</w:t>
        </w:r>
        <w:r w:rsidRPr="000D025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0D025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0D025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0D025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0D025C">
          <w:rPr>
            <w:rStyle w:val="af0"/>
            <w:rFonts w:hint="eastAsia"/>
            <w:noProof/>
          </w:rPr>
          <w:t>。</w:t>
        </w:r>
        <w:r>
          <w:rPr>
            <w:noProof/>
            <w:webHidden/>
          </w:rPr>
          <w:tab/>
        </w:r>
        <w:r>
          <w:rPr>
            <w:noProof/>
            <w:webHidden/>
          </w:rPr>
          <w:fldChar w:fldCharType="begin"/>
        </w:r>
        <w:r>
          <w:rPr>
            <w:noProof/>
            <w:webHidden/>
          </w:rPr>
          <w:instrText xml:space="preserve"> PAGEREF _Toc509619993 \h </w:instrText>
        </w:r>
        <w:r>
          <w:rPr>
            <w:noProof/>
            <w:webHidden/>
          </w:rPr>
        </w:r>
        <w:r>
          <w:rPr>
            <w:noProof/>
            <w:webHidden/>
          </w:rPr>
          <w:fldChar w:fldCharType="separate"/>
        </w:r>
        <w:r>
          <w:rPr>
            <w:noProof/>
            <w:webHidden/>
          </w:rPr>
          <w:t>6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59" w:anchor="_Toc509619994" w:history="1">
        <w:r w:rsidRPr="000D025C">
          <w:rPr>
            <w:rStyle w:val="af0"/>
            <w:rFonts w:hint="eastAsia"/>
            <w:noProof/>
          </w:rPr>
          <w:t>图</w:t>
        </w:r>
        <w:r w:rsidRPr="000D025C">
          <w:rPr>
            <w:rStyle w:val="af0"/>
            <w:noProof/>
          </w:rPr>
          <w:t xml:space="preserve"> 5.4</w:t>
        </w:r>
        <w:r w:rsidRPr="000D025C">
          <w:rPr>
            <w:rStyle w:val="af0"/>
            <w:rFonts w:hint="eastAsia"/>
            <w:noProof/>
          </w:rPr>
          <w:t>网格二次误差度量简化过程半边图。</w:t>
        </w:r>
        <w:r w:rsidRPr="000D025C">
          <w:rPr>
            <w:rStyle w:val="af0"/>
            <w:noProof/>
          </w:rPr>
          <w:t>(a)</w:t>
        </w:r>
        <w:r w:rsidRPr="000D025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0D025C">
          <w:rPr>
            <w:rStyle w:val="af0"/>
            <w:rFonts w:hint="eastAsia"/>
            <w:noProof/>
          </w:rPr>
          <w:t>。</w:t>
        </w:r>
        <w:r w:rsidRPr="000D025C">
          <w:rPr>
            <w:rStyle w:val="af0"/>
            <w:noProof/>
          </w:rPr>
          <w:t>(b)</w:t>
        </w:r>
        <w:r w:rsidRPr="000D025C">
          <w:rPr>
            <w:rStyle w:val="af0"/>
            <w:rFonts w:hint="eastAsia"/>
            <w:noProof/>
          </w:rPr>
          <w:t>待简化的边在简化时的独立区域。</w:t>
        </w:r>
        <w:r w:rsidRPr="000D025C">
          <w:rPr>
            <w:rStyle w:val="af0"/>
            <w:noProof/>
          </w:rPr>
          <w:t>(c)</w:t>
        </w:r>
        <w:r w:rsidRPr="000D025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0D025C">
          <w:rPr>
            <w:rStyle w:val="af0"/>
            <w:rFonts w:hint="eastAsia"/>
            <w:noProof/>
          </w:rPr>
          <w:t>。</w:t>
        </w:r>
        <w:r>
          <w:rPr>
            <w:noProof/>
            <w:webHidden/>
          </w:rPr>
          <w:tab/>
        </w:r>
        <w:r>
          <w:rPr>
            <w:noProof/>
            <w:webHidden/>
          </w:rPr>
          <w:fldChar w:fldCharType="begin"/>
        </w:r>
        <w:r>
          <w:rPr>
            <w:noProof/>
            <w:webHidden/>
          </w:rPr>
          <w:instrText xml:space="preserve"> PAGEREF _Toc509619994 \h </w:instrText>
        </w:r>
        <w:r>
          <w:rPr>
            <w:noProof/>
            <w:webHidden/>
          </w:rPr>
        </w:r>
        <w:r>
          <w:rPr>
            <w:noProof/>
            <w:webHidden/>
          </w:rPr>
          <w:fldChar w:fldCharType="separate"/>
        </w:r>
        <w:r>
          <w:rPr>
            <w:noProof/>
            <w:webHidden/>
          </w:rPr>
          <w:t>69</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60" w:anchor="_Toc509619995" w:history="1">
        <w:r w:rsidRPr="000D025C">
          <w:rPr>
            <w:rStyle w:val="af0"/>
            <w:rFonts w:hint="eastAsia"/>
            <w:noProof/>
          </w:rPr>
          <w:t>图</w:t>
        </w:r>
        <w:r w:rsidRPr="000D025C">
          <w:rPr>
            <w:rStyle w:val="af0"/>
            <w:noProof/>
          </w:rPr>
          <w:t xml:space="preserve"> 5.5</w:t>
        </w:r>
        <w:r w:rsidRPr="000D025C">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9619995 \h </w:instrText>
        </w:r>
        <w:r>
          <w:rPr>
            <w:noProof/>
            <w:webHidden/>
          </w:rPr>
        </w:r>
        <w:r>
          <w:rPr>
            <w:noProof/>
            <w:webHidden/>
          </w:rPr>
          <w:fldChar w:fldCharType="separate"/>
        </w:r>
        <w:r>
          <w:rPr>
            <w:noProof/>
            <w:webHidden/>
          </w:rPr>
          <w:t>73</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61" w:anchor="_Toc509619996" w:history="1">
        <w:r w:rsidRPr="000D025C">
          <w:rPr>
            <w:rStyle w:val="af0"/>
            <w:rFonts w:hint="eastAsia"/>
            <w:noProof/>
          </w:rPr>
          <w:t>图</w:t>
        </w:r>
        <w:r w:rsidRPr="000D025C">
          <w:rPr>
            <w:rStyle w:val="af0"/>
            <w:noProof/>
          </w:rPr>
          <w:t xml:space="preserve"> 5.6</w:t>
        </w:r>
        <w:r w:rsidRPr="000D025C">
          <w:rPr>
            <w:rStyle w:val="af0"/>
            <w:rFonts w:hint="eastAsia"/>
            <w:noProof/>
          </w:rPr>
          <w:t>顶点参数化图。</w:t>
        </w:r>
        <m:oMath>
          <m:r>
            <w:rPr>
              <w:rStyle w:val="af0"/>
              <w:rFonts w:ascii="Cambria Math" w:hAnsi="Cambria Math"/>
              <w:noProof/>
            </w:rPr>
            <m:t>l</m:t>
          </m:r>
        </m:oMath>
        <w:r w:rsidRPr="000D025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0D025C">
          <w:rPr>
            <w:rStyle w:val="af0"/>
            <w:rFonts w:hint="eastAsia"/>
            <w:noProof/>
          </w:rPr>
          <w:t>层网格简化，图中蓝色顶点是</w:t>
        </w:r>
        <m:oMath>
          <m:r>
            <w:rPr>
              <w:rStyle w:val="af0"/>
              <w:rFonts w:ascii="Cambria Math" w:hAnsi="Cambria Math"/>
              <w:noProof/>
            </w:rPr>
            <m:t>l</m:t>
          </m:r>
        </m:oMath>
        <w:r w:rsidRPr="000D025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0D025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0D025C">
          <w:rPr>
            <w:rStyle w:val="af0"/>
            <w:rFonts w:hint="eastAsia"/>
            <w:noProof/>
          </w:rPr>
          <w:t>上。图中红色点是比</w:t>
        </w:r>
        <m:oMath>
          <m:r>
            <w:rPr>
              <w:rStyle w:val="af0"/>
              <w:rFonts w:ascii="Cambria Math" w:hAnsi="Cambria Math"/>
              <w:noProof/>
            </w:rPr>
            <m:t>l</m:t>
          </m:r>
        </m:oMath>
        <w:r w:rsidRPr="000D025C">
          <w:rPr>
            <w:rStyle w:val="af0"/>
            <w:rFonts w:hint="eastAsia"/>
            <w:noProof/>
          </w:rPr>
          <w:t>层更高层简化时被删除的顶点，首先将顶点投影再平在平</w:t>
        </w:r>
        <w:r w:rsidRPr="000D025C">
          <w:rPr>
            <w:rStyle w:val="af0"/>
            <w:rFonts w:hint="eastAsia"/>
            <w:noProof/>
          </w:rPr>
          <w:lastRenderedPageBreak/>
          <w:t>面上，然后再将其参数化。</w:t>
        </w:r>
        <w:r>
          <w:rPr>
            <w:noProof/>
            <w:webHidden/>
          </w:rPr>
          <w:tab/>
        </w:r>
        <w:r>
          <w:rPr>
            <w:noProof/>
            <w:webHidden/>
          </w:rPr>
          <w:fldChar w:fldCharType="begin"/>
        </w:r>
        <w:r>
          <w:rPr>
            <w:noProof/>
            <w:webHidden/>
          </w:rPr>
          <w:instrText xml:space="preserve"> PAGEREF _Toc509619996 \h </w:instrText>
        </w:r>
        <w:r>
          <w:rPr>
            <w:noProof/>
            <w:webHidden/>
          </w:rPr>
        </w:r>
        <w:r>
          <w:rPr>
            <w:noProof/>
            <w:webHidden/>
          </w:rPr>
          <w:fldChar w:fldCharType="separate"/>
        </w:r>
        <w:r>
          <w:rPr>
            <w:noProof/>
            <w:webHidden/>
          </w:rPr>
          <w:t>75</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62" w:anchor="_Toc509619997" w:history="1">
        <w:r w:rsidRPr="000D025C">
          <w:rPr>
            <w:rStyle w:val="af0"/>
            <w:rFonts w:hint="eastAsia"/>
            <w:noProof/>
          </w:rPr>
          <w:t>图</w:t>
        </w:r>
        <w:r w:rsidRPr="000D025C">
          <w:rPr>
            <w:rStyle w:val="af0"/>
            <w:noProof/>
          </w:rPr>
          <w:t xml:space="preserve"> 5.7</w:t>
        </w:r>
        <w:r w:rsidRPr="000D025C">
          <w:rPr>
            <w:rStyle w:val="af0"/>
            <w:rFonts w:hint="eastAsia"/>
            <w:noProof/>
          </w:rPr>
          <w:t>中点</w:t>
        </w:r>
        <w:r w:rsidRPr="000D025C">
          <w:rPr>
            <w:rStyle w:val="af0"/>
            <w:noProof/>
          </w:rPr>
          <w:t>1</w:t>
        </w:r>
        <w:r w:rsidRPr="000D025C">
          <w:rPr>
            <w:rStyle w:val="af0"/>
            <w:rFonts w:hint="eastAsia"/>
            <w:noProof/>
          </w:rPr>
          <w:t>：</w:t>
        </w:r>
        <w:r w:rsidRPr="000D025C">
          <w:rPr>
            <w:rStyle w:val="af0"/>
            <w:noProof/>
          </w:rPr>
          <w:t>4</w:t>
        </w:r>
        <w:r w:rsidRPr="000D025C">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9619997 \h </w:instrText>
        </w:r>
        <w:r>
          <w:rPr>
            <w:noProof/>
            <w:webHidden/>
          </w:rPr>
        </w:r>
        <w:r>
          <w:rPr>
            <w:noProof/>
            <w:webHidden/>
          </w:rPr>
          <w:fldChar w:fldCharType="separate"/>
        </w:r>
        <w:r>
          <w:rPr>
            <w:noProof/>
            <w:webHidden/>
          </w:rPr>
          <w:t>77</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63" w:anchor="_Toc509619998" w:history="1">
        <w:r w:rsidRPr="000D025C">
          <w:rPr>
            <w:rStyle w:val="af0"/>
            <w:rFonts w:hint="eastAsia"/>
            <w:noProof/>
          </w:rPr>
          <w:t>图</w:t>
        </w:r>
        <w:r w:rsidRPr="000D025C">
          <w:rPr>
            <w:rStyle w:val="af0"/>
            <w:noProof/>
          </w:rPr>
          <w:t xml:space="preserve"> 5.8</w:t>
        </w:r>
        <w:r w:rsidRPr="000D025C">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9619998 \h </w:instrText>
        </w:r>
        <w:r>
          <w:rPr>
            <w:noProof/>
            <w:webHidden/>
          </w:rPr>
        </w:r>
        <w:r>
          <w:rPr>
            <w:noProof/>
            <w:webHidden/>
          </w:rPr>
          <w:fldChar w:fldCharType="separate"/>
        </w:r>
        <w:r>
          <w:rPr>
            <w:noProof/>
            <w:webHidden/>
          </w:rPr>
          <w:t>78</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64" w:anchor="_Toc509619999" w:history="1">
        <w:r w:rsidRPr="000D025C">
          <w:rPr>
            <w:rStyle w:val="af0"/>
            <w:rFonts w:hint="eastAsia"/>
            <w:noProof/>
          </w:rPr>
          <w:t>图</w:t>
        </w:r>
        <w:r w:rsidRPr="000D025C">
          <w:rPr>
            <w:rStyle w:val="af0"/>
            <w:noProof/>
          </w:rPr>
          <w:t xml:space="preserve"> 5.9</w:t>
        </w:r>
        <w:r w:rsidRPr="000D025C">
          <w:rPr>
            <w:rStyle w:val="af0"/>
            <w:rFonts w:hint="eastAsia"/>
            <w:noProof/>
          </w:rPr>
          <w:t>参数化平滑后结果图。</w:t>
        </w:r>
        <w:r>
          <w:rPr>
            <w:noProof/>
            <w:webHidden/>
          </w:rPr>
          <w:tab/>
        </w:r>
        <w:r>
          <w:rPr>
            <w:noProof/>
            <w:webHidden/>
          </w:rPr>
          <w:fldChar w:fldCharType="begin"/>
        </w:r>
        <w:r>
          <w:rPr>
            <w:noProof/>
            <w:webHidden/>
          </w:rPr>
          <w:instrText xml:space="preserve"> PAGEREF _Toc509619999 \h </w:instrText>
        </w:r>
        <w:r>
          <w:rPr>
            <w:noProof/>
            <w:webHidden/>
          </w:rPr>
        </w:r>
        <w:r>
          <w:rPr>
            <w:noProof/>
            <w:webHidden/>
          </w:rPr>
          <w:fldChar w:fldCharType="separate"/>
        </w:r>
        <w:r>
          <w:rPr>
            <w:noProof/>
            <w:webHidden/>
          </w:rPr>
          <w:t>79</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r:id="rId65" w:anchor="_Toc509620000" w:history="1">
        <w:r w:rsidRPr="000D025C">
          <w:rPr>
            <w:rStyle w:val="af0"/>
            <w:rFonts w:hint="eastAsia"/>
            <w:noProof/>
          </w:rPr>
          <w:t>图</w:t>
        </w:r>
        <w:r w:rsidRPr="000D025C">
          <w:rPr>
            <w:rStyle w:val="af0"/>
            <w:noProof/>
          </w:rPr>
          <w:t xml:space="preserve"> 5.10</w:t>
        </w:r>
        <w:r w:rsidRPr="000D025C">
          <w:rPr>
            <w:rStyle w:val="af0"/>
            <w:rFonts w:hint="eastAsia"/>
            <w:noProof/>
          </w:rPr>
          <w:t>半规则网格结果图。四组实验结果其网格分别为</w:t>
        </w:r>
        <w:r w:rsidRPr="000D025C">
          <w:rPr>
            <w:rStyle w:val="af0"/>
            <w:noProof/>
          </w:rPr>
          <w:t>3-holes</w:t>
        </w:r>
        <w:r w:rsidRPr="000D025C">
          <w:rPr>
            <w:rStyle w:val="af0"/>
            <w:rFonts w:hint="eastAsia"/>
            <w:noProof/>
          </w:rPr>
          <w:t>，</w:t>
        </w:r>
        <w:r w:rsidRPr="000D025C">
          <w:rPr>
            <w:rStyle w:val="af0"/>
            <w:noProof/>
          </w:rPr>
          <w:t>Armadillo</w:t>
        </w:r>
        <w:r w:rsidRPr="000D025C">
          <w:rPr>
            <w:rStyle w:val="af0"/>
            <w:rFonts w:hint="eastAsia"/>
            <w:noProof/>
          </w:rPr>
          <w:t>，</w:t>
        </w:r>
        <w:r w:rsidRPr="000D025C">
          <w:rPr>
            <w:rStyle w:val="af0"/>
            <w:noProof/>
          </w:rPr>
          <w:t>Bunny</w:t>
        </w:r>
        <w:r w:rsidRPr="000D025C">
          <w:rPr>
            <w:rStyle w:val="af0"/>
            <w:rFonts w:hint="eastAsia"/>
            <w:noProof/>
          </w:rPr>
          <w:t>和</w:t>
        </w:r>
        <w:r w:rsidRPr="000D025C">
          <w:rPr>
            <w:rStyle w:val="af0"/>
            <w:noProof/>
          </w:rPr>
          <w:t>Dragon</w:t>
        </w:r>
        <w:r w:rsidRPr="000D025C">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9620000 \h </w:instrText>
        </w:r>
        <w:r>
          <w:rPr>
            <w:noProof/>
            <w:webHidden/>
          </w:rPr>
        </w:r>
        <w:r>
          <w:rPr>
            <w:noProof/>
            <w:webHidden/>
          </w:rPr>
          <w:fldChar w:fldCharType="separate"/>
        </w:r>
        <w:r>
          <w:rPr>
            <w:noProof/>
            <w:webHidden/>
          </w:rPr>
          <w:t>82</w:t>
        </w:r>
        <w:r>
          <w:rPr>
            <w:noProof/>
            <w:webHidden/>
          </w:rPr>
          <w:fldChar w:fldCharType="end"/>
        </w:r>
      </w:hyperlink>
    </w:p>
    <w:p w:rsidR="00B96911" w:rsidRDefault="00555025" w:rsidP="00B96911">
      <w:pPr>
        <w:widowControl/>
        <w:ind w:firstLine="480"/>
        <w:jc w:val="left"/>
        <w:sectPr w:rsidR="00B96911" w:rsidSect="007203AE">
          <w:headerReference w:type="default" r:id="rId66"/>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418287"/>
      <w:r w:rsidRPr="00035616">
        <w:rPr>
          <w:szCs w:val="32"/>
        </w:rPr>
        <w:lastRenderedPageBreak/>
        <w:t>表目录</w:t>
      </w:r>
      <w:bookmarkEnd w:id="15"/>
    </w:p>
    <w:p w:rsidR="00D6778C"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620001" w:history="1">
        <w:r w:rsidR="00D6778C" w:rsidRPr="001F34E7">
          <w:rPr>
            <w:rStyle w:val="af0"/>
            <w:rFonts w:hint="eastAsia"/>
            <w:noProof/>
          </w:rPr>
          <w:t>表</w:t>
        </w:r>
        <w:r w:rsidR="00D6778C" w:rsidRPr="001F34E7">
          <w:rPr>
            <w:rStyle w:val="af0"/>
            <w:noProof/>
          </w:rPr>
          <w:t xml:space="preserve"> 2.1</w:t>
        </w:r>
        <w:r w:rsidR="00D6778C" w:rsidRPr="001F34E7">
          <w:rPr>
            <w:rStyle w:val="af0"/>
            <w:rFonts w:hint="eastAsia"/>
            <w:noProof/>
          </w:rPr>
          <w:t>模型重建详细数据</w:t>
        </w:r>
        <w:r w:rsidR="00D6778C">
          <w:rPr>
            <w:noProof/>
            <w:webHidden/>
          </w:rPr>
          <w:tab/>
        </w:r>
        <w:r w:rsidR="00D6778C">
          <w:rPr>
            <w:noProof/>
            <w:webHidden/>
          </w:rPr>
          <w:fldChar w:fldCharType="begin"/>
        </w:r>
        <w:r w:rsidR="00D6778C">
          <w:rPr>
            <w:noProof/>
            <w:webHidden/>
          </w:rPr>
          <w:instrText xml:space="preserve"> PAGEREF _Toc509620001 \h </w:instrText>
        </w:r>
        <w:r w:rsidR="00D6778C">
          <w:rPr>
            <w:noProof/>
            <w:webHidden/>
          </w:rPr>
        </w:r>
        <w:r w:rsidR="00D6778C">
          <w:rPr>
            <w:noProof/>
            <w:webHidden/>
          </w:rPr>
          <w:fldChar w:fldCharType="separate"/>
        </w:r>
        <w:r w:rsidR="00D6778C">
          <w:rPr>
            <w:noProof/>
            <w:webHidden/>
          </w:rPr>
          <w:t>24</w:t>
        </w:r>
        <w:r w:rsidR="00D6778C">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2" w:history="1">
        <w:r w:rsidRPr="001F34E7">
          <w:rPr>
            <w:rStyle w:val="af0"/>
            <w:rFonts w:hint="eastAsia"/>
            <w:noProof/>
          </w:rPr>
          <w:t>表</w:t>
        </w:r>
        <w:r w:rsidRPr="001F34E7">
          <w:rPr>
            <w:rStyle w:val="af0"/>
            <w:noProof/>
          </w:rPr>
          <w:t xml:space="preserve"> 3.1</w:t>
        </w:r>
        <w:r w:rsidRPr="001F34E7">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09620002 \h </w:instrText>
        </w:r>
        <w:r>
          <w:rPr>
            <w:noProof/>
            <w:webHidden/>
          </w:rPr>
        </w:r>
        <w:r>
          <w:rPr>
            <w:noProof/>
            <w:webHidden/>
          </w:rPr>
          <w:fldChar w:fldCharType="separate"/>
        </w:r>
        <w:r>
          <w:rPr>
            <w:noProof/>
            <w:webHidden/>
          </w:rPr>
          <w:t>42</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3" w:history="1">
        <w:r w:rsidRPr="001F34E7">
          <w:rPr>
            <w:rStyle w:val="af0"/>
            <w:rFonts w:hint="eastAsia"/>
            <w:noProof/>
          </w:rPr>
          <w:t>表</w:t>
        </w:r>
        <w:r w:rsidRPr="001F34E7">
          <w:rPr>
            <w:rStyle w:val="af0"/>
            <w:noProof/>
          </w:rPr>
          <w:t xml:space="preserve"> 3.2</w:t>
        </w:r>
        <w:r w:rsidRPr="001F34E7">
          <w:rPr>
            <w:rStyle w:val="af0"/>
            <w:rFonts w:hint="eastAsia"/>
            <w:noProof/>
          </w:rPr>
          <w:t>模型运动优化详细数据</w:t>
        </w:r>
        <w:r>
          <w:rPr>
            <w:noProof/>
            <w:webHidden/>
          </w:rPr>
          <w:tab/>
        </w:r>
        <w:r>
          <w:rPr>
            <w:noProof/>
            <w:webHidden/>
          </w:rPr>
          <w:fldChar w:fldCharType="begin"/>
        </w:r>
        <w:r>
          <w:rPr>
            <w:noProof/>
            <w:webHidden/>
          </w:rPr>
          <w:instrText xml:space="preserve"> PAGEREF _Toc509620003 \h </w:instrText>
        </w:r>
        <w:r>
          <w:rPr>
            <w:noProof/>
            <w:webHidden/>
          </w:rPr>
        </w:r>
        <w:r>
          <w:rPr>
            <w:noProof/>
            <w:webHidden/>
          </w:rPr>
          <w:fldChar w:fldCharType="separate"/>
        </w:r>
        <w:r>
          <w:rPr>
            <w:noProof/>
            <w:webHidden/>
          </w:rPr>
          <w:t>43</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4" w:history="1">
        <w:r w:rsidRPr="001F34E7">
          <w:rPr>
            <w:rStyle w:val="af0"/>
            <w:rFonts w:hint="eastAsia"/>
            <w:noProof/>
          </w:rPr>
          <w:t>表</w:t>
        </w:r>
        <w:r w:rsidRPr="001F34E7">
          <w:rPr>
            <w:rStyle w:val="af0"/>
            <w:noProof/>
          </w:rPr>
          <w:t xml:space="preserve"> 4.1</w:t>
        </w:r>
        <w:r w:rsidRPr="001F34E7">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09620004 \h </w:instrText>
        </w:r>
        <w:r>
          <w:rPr>
            <w:noProof/>
            <w:webHidden/>
          </w:rPr>
        </w:r>
        <w:r>
          <w:rPr>
            <w:noProof/>
            <w:webHidden/>
          </w:rPr>
          <w:fldChar w:fldCharType="separate"/>
        </w:r>
        <w:r>
          <w:rPr>
            <w:noProof/>
            <w:webHidden/>
          </w:rPr>
          <w:t>54</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5" w:history="1">
        <w:r w:rsidRPr="001F34E7">
          <w:rPr>
            <w:rStyle w:val="af0"/>
            <w:rFonts w:hint="eastAsia"/>
            <w:noProof/>
          </w:rPr>
          <w:t>表</w:t>
        </w:r>
        <w:r w:rsidRPr="001F34E7">
          <w:rPr>
            <w:rStyle w:val="af0"/>
            <w:noProof/>
          </w:rPr>
          <w:t xml:space="preserve"> 5.1</w:t>
        </w:r>
        <w:r w:rsidRPr="001F34E7">
          <w:rPr>
            <w:rStyle w:val="af0"/>
            <w:rFonts w:hint="eastAsia"/>
            <w:noProof/>
          </w:rPr>
          <w:t>网格分层并行简化算法</w:t>
        </w:r>
        <w:r>
          <w:rPr>
            <w:noProof/>
            <w:webHidden/>
          </w:rPr>
          <w:tab/>
        </w:r>
        <w:r>
          <w:rPr>
            <w:noProof/>
            <w:webHidden/>
          </w:rPr>
          <w:fldChar w:fldCharType="begin"/>
        </w:r>
        <w:r>
          <w:rPr>
            <w:noProof/>
            <w:webHidden/>
          </w:rPr>
          <w:instrText xml:space="preserve"> PAGEREF _Toc509620005 \h </w:instrText>
        </w:r>
        <w:r>
          <w:rPr>
            <w:noProof/>
            <w:webHidden/>
          </w:rPr>
        </w:r>
        <w:r>
          <w:rPr>
            <w:noProof/>
            <w:webHidden/>
          </w:rPr>
          <w:fldChar w:fldCharType="separate"/>
        </w:r>
        <w:r>
          <w:rPr>
            <w:noProof/>
            <w:webHidden/>
          </w:rPr>
          <w:t>71</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6" w:history="1">
        <w:r w:rsidRPr="001F34E7">
          <w:rPr>
            <w:rStyle w:val="af0"/>
            <w:rFonts w:hint="eastAsia"/>
            <w:noProof/>
          </w:rPr>
          <w:t>表</w:t>
        </w:r>
        <w:r w:rsidRPr="001F34E7">
          <w:rPr>
            <w:rStyle w:val="af0"/>
            <w:noProof/>
          </w:rPr>
          <w:t xml:space="preserve"> 5.2</w:t>
        </w:r>
        <w:r w:rsidRPr="001F34E7">
          <w:rPr>
            <w:rStyle w:val="af0"/>
            <w:rFonts w:hint="eastAsia"/>
            <w:noProof/>
          </w:rPr>
          <w:t>网格简化运行时间表</w:t>
        </w:r>
        <w:r>
          <w:rPr>
            <w:noProof/>
            <w:webHidden/>
          </w:rPr>
          <w:tab/>
        </w:r>
        <w:r>
          <w:rPr>
            <w:noProof/>
            <w:webHidden/>
          </w:rPr>
          <w:fldChar w:fldCharType="begin"/>
        </w:r>
        <w:r>
          <w:rPr>
            <w:noProof/>
            <w:webHidden/>
          </w:rPr>
          <w:instrText xml:space="preserve"> PAGEREF _Toc509620006 \h </w:instrText>
        </w:r>
        <w:r>
          <w:rPr>
            <w:noProof/>
            <w:webHidden/>
          </w:rPr>
        </w:r>
        <w:r>
          <w:rPr>
            <w:noProof/>
            <w:webHidden/>
          </w:rPr>
          <w:fldChar w:fldCharType="separate"/>
        </w:r>
        <w:r>
          <w:rPr>
            <w:noProof/>
            <w:webHidden/>
          </w:rPr>
          <w:t>80</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7" w:history="1">
        <w:r w:rsidRPr="001F34E7">
          <w:rPr>
            <w:rStyle w:val="af0"/>
            <w:rFonts w:hint="eastAsia"/>
            <w:noProof/>
          </w:rPr>
          <w:t>表</w:t>
        </w:r>
        <w:r w:rsidRPr="001F34E7">
          <w:rPr>
            <w:rStyle w:val="af0"/>
            <w:noProof/>
          </w:rPr>
          <w:t xml:space="preserve"> 5.3</w:t>
        </w:r>
        <w:r w:rsidRPr="001F34E7">
          <w:rPr>
            <w:rStyle w:val="af0"/>
            <w:rFonts w:hint="eastAsia"/>
            <w:noProof/>
          </w:rPr>
          <w:t>网格细分运行时间表</w:t>
        </w:r>
        <w:r>
          <w:rPr>
            <w:noProof/>
            <w:webHidden/>
          </w:rPr>
          <w:tab/>
        </w:r>
        <w:r>
          <w:rPr>
            <w:noProof/>
            <w:webHidden/>
          </w:rPr>
          <w:fldChar w:fldCharType="begin"/>
        </w:r>
        <w:r>
          <w:rPr>
            <w:noProof/>
            <w:webHidden/>
          </w:rPr>
          <w:instrText xml:space="preserve"> PAGEREF _Toc509620007 \h </w:instrText>
        </w:r>
        <w:r>
          <w:rPr>
            <w:noProof/>
            <w:webHidden/>
          </w:rPr>
        </w:r>
        <w:r>
          <w:rPr>
            <w:noProof/>
            <w:webHidden/>
          </w:rPr>
          <w:fldChar w:fldCharType="separate"/>
        </w:r>
        <w:r>
          <w:rPr>
            <w:noProof/>
            <w:webHidden/>
          </w:rPr>
          <w:t>80</w:t>
        </w:r>
        <w:r>
          <w:rPr>
            <w:noProof/>
            <w:webHidden/>
          </w:rPr>
          <w:fldChar w:fldCharType="end"/>
        </w:r>
      </w:hyperlink>
    </w:p>
    <w:p w:rsidR="00D6778C" w:rsidRDefault="00D6778C">
      <w:pPr>
        <w:pStyle w:val="afff0"/>
        <w:tabs>
          <w:tab w:val="right" w:leader="dot" w:pos="8268"/>
        </w:tabs>
        <w:ind w:left="960" w:hanging="480"/>
        <w:rPr>
          <w:rFonts w:asciiTheme="minorHAnsi" w:eastAsiaTheme="minorEastAsia" w:hAnsiTheme="minorHAnsi" w:cstheme="minorBidi"/>
          <w:noProof/>
          <w:sz w:val="21"/>
          <w:szCs w:val="22"/>
        </w:rPr>
      </w:pPr>
      <w:hyperlink w:anchor="_Toc509620008" w:history="1">
        <w:r w:rsidRPr="001F34E7">
          <w:rPr>
            <w:rStyle w:val="af0"/>
            <w:rFonts w:hint="eastAsia"/>
            <w:noProof/>
          </w:rPr>
          <w:t>表</w:t>
        </w:r>
        <w:r w:rsidRPr="001F34E7">
          <w:rPr>
            <w:rStyle w:val="af0"/>
            <w:noProof/>
          </w:rPr>
          <w:t xml:space="preserve"> 5.4</w:t>
        </w:r>
        <w:r w:rsidRPr="001F34E7">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09620008 \h </w:instrText>
        </w:r>
        <w:r>
          <w:rPr>
            <w:noProof/>
            <w:webHidden/>
          </w:rPr>
        </w:r>
        <w:r>
          <w:rPr>
            <w:noProof/>
            <w:webHidden/>
          </w:rPr>
          <w:fldChar w:fldCharType="separate"/>
        </w:r>
        <w:r>
          <w:rPr>
            <w:noProof/>
            <w:webHidden/>
          </w:rPr>
          <w:t>81</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7"/>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418288"/>
      <w:r w:rsidRPr="00C60242">
        <w:rPr>
          <w:rFonts w:hint="eastAsia"/>
        </w:rPr>
        <w:lastRenderedPageBreak/>
        <w:t>绪论</w:t>
      </w:r>
      <w:bookmarkEnd w:id="16"/>
    </w:p>
    <w:p w:rsidR="0044027E" w:rsidRDefault="00245854" w:rsidP="00A60FE8">
      <w:pPr>
        <w:pStyle w:val="21"/>
      </w:pPr>
      <w:bookmarkStart w:id="17" w:name="_Toc509418289"/>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10816"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132B62" w:rsidRPr="00740E91" w:rsidRDefault="00132B62" w:rsidP="003E28D4">
                              <w:pPr>
                                <w:pStyle w:val="aff"/>
                                <w:spacing w:before="163" w:after="163"/>
                                <w:jc w:val="center"/>
                                <w:rPr>
                                  <w:rFonts w:eastAsia="宋体"/>
                                  <w:sz w:val="24"/>
                                  <w:szCs w:val="24"/>
                                </w:rPr>
                              </w:pPr>
                              <w:bookmarkStart w:id="18" w:name="_Toc5096199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10816"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132B62" w:rsidRPr="00740E91" w:rsidRDefault="00132B62" w:rsidP="003E28D4">
                        <w:pPr>
                          <w:pStyle w:val="aff"/>
                          <w:spacing w:before="163" w:after="163"/>
                          <w:jc w:val="center"/>
                          <w:rPr>
                            <w:rFonts w:eastAsia="宋体"/>
                            <w:sz w:val="24"/>
                            <w:szCs w:val="24"/>
                          </w:rPr>
                        </w:pPr>
                        <w:bookmarkStart w:id="19" w:name="_Toc5096199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69"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D6778C"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D6778C"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8768"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132B62" w:rsidRPr="00C24C04" w:rsidRDefault="00132B62" w:rsidP="007C5518">
                              <w:pPr>
                                <w:pStyle w:val="aff"/>
                                <w:spacing w:before="163" w:after="163"/>
                                <w:jc w:val="center"/>
                                <w:rPr>
                                  <w:rFonts w:eastAsia="宋体"/>
                                  <w:sz w:val="24"/>
                                  <w:szCs w:val="24"/>
                                </w:rPr>
                              </w:pPr>
                              <w:bookmarkStart w:id="20" w:name="_Toc5096199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8768"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1"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132B62" w:rsidRPr="00C24C04" w:rsidRDefault="00132B62" w:rsidP="007C5518">
                        <w:pPr>
                          <w:pStyle w:val="aff"/>
                          <w:spacing w:before="163" w:after="163"/>
                          <w:jc w:val="center"/>
                          <w:rPr>
                            <w:rFonts w:eastAsia="宋体"/>
                            <w:sz w:val="24"/>
                            <w:szCs w:val="24"/>
                          </w:rPr>
                        </w:pPr>
                        <w:bookmarkStart w:id="21" w:name="_Toc5096199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2" w:name="_Toc509418290"/>
      <w:r>
        <w:rPr>
          <w:rFonts w:hint="eastAsia"/>
        </w:rPr>
        <w:t>研究现状</w:t>
      </w:r>
      <w:bookmarkEnd w:id="22"/>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rPr>
          <w:rFonts w:hint="eastAsia"/>
        </w:rPr>
      </w:pPr>
      <w:r w:rsidRPr="00C32C31">
        <w:rPr>
          <w:rFonts w:hint="eastAsia"/>
        </w:rPr>
        <w:t>基于专业软件的三维建模</w:t>
      </w:r>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D6778C"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D6778C"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D6778C"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D6778C"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D6778C"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proofErr w:type="spellStart"/>
      <w:r w:rsidR="008970B4">
        <w:rPr>
          <w:rFonts w:hint="eastAsia"/>
        </w:rPr>
        <w:t>MotionBuilder</w:t>
      </w:r>
      <w:proofErr w:type="spellEnd"/>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D6778C"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proofErr w:type="spellStart"/>
      <w:r w:rsidR="002D4601">
        <w:rPr>
          <w:rFonts w:hint="eastAsia"/>
        </w:rPr>
        <w:t>Nurbs</w:t>
      </w:r>
      <w:proofErr w:type="spellEnd"/>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D6778C"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D6778C"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r>
        <w:rPr>
          <w:rFonts w:hint="eastAsia"/>
          <w:noProof/>
        </w:rPr>
        <mc:AlternateContent>
          <mc:Choice Requires="wpg">
            <w:drawing>
              <wp:anchor distT="0" distB="0" distL="114300" distR="114300" simplePos="0" relativeHeight="251814912"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132B62" w:rsidRPr="00E903BE" w:rsidRDefault="00132B62" w:rsidP="005A6B11">
                              <w:pPr>
                                <w:pStyle w:val="aff"/>
                                <w:spacing w:before="163" w:after="163"/>
                                <w:rPr>
                                  <w:rFonts w:eastAsia="宋体" w:hint="eastAsia"/>
                                  <w:sz w:val="24"/>
                                  <w:szCs w:val="24"/>
                                </w:rPr>
                              </w:pPr>
                              <w:bookmarkStart w:id="23" w:name="_Toc5096199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491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3"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132B62" w:rsidRPr="00E903BE" w:rsidRDefault="00132B62" w:rsidP="005A6B11">
                        <w:pPr>
                          <w:pStyle w:val="aff"/>
                          <w:spacing w:before="163" w:after="163"/>
                          <w:rPr>
                            <w:rFonts w:eastAsia="宋体" w:hint="eastAsia"/>
                            <w:sz w:val="24"/>
                            <w:szCs w:val="24"/>
                          </w:rPr>
                        </w:pPr>
                        <w:bookmarkStart w:id="24" w:name="_Toc5096199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4"/>
                      </w:p>
                    </w:txbxContent>
                  </v:textbox>
                </v:shape>
                <w10:wrap type="topAndBottom"/>
              </v:group>
            </w:pict>
          </mc:Fallback>
        </mc:AlternateContent>
      </w:r>
      <w:r w:rsidR="001E1BCE" w:rsidRPr="001E1BCE">
        <w:rPr>
          <w:rFonts w:hint="eastAsia"/>
        </w:rPr>
        <w:t>基于扫描设备的建模</w:t>
      </w:r>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proofErr w:type="spellStart"/>
      <w:r w:rsidR="009A07E0">
        <w:rPr>
          <w:rFonts w:hint="eastAsia"/>
        </w:rPr>
        <w:t>MetraSCAN</w:t>
      </w:r>
      <w:proofErr w:type="spellEnd"/>
      <w:r w:rsidR="009A07E0">
        <w:t xml:space="preserve"> 3</w:t>
      </w:r>
      <w:r w:rsidR="009A07E0">
        <w:rPr>
          <w:rFonts w:hint="eastAsia"/>
        </w:rPr>
        <w:t>D</w:t>
      </w:r>
      <w:r w:rsidR="009A07E0">
        <w:rPr>
          <w:rFonts w:hint="eastAsia"/>
        </w:rPr>
        <w:t>是</w:t>
      </w:r>
      <w:proofErr w:type="spellStart"/>
      <w:r w:rsidR="009A07E0">
        <w:rPr>
          <w:rFonts w:hint="eastAsia"/>
        </w:rPr>
        <w:t>Creaform</w:t>
      </w:r>
      <w:proofErr w:type="spellEnd"/>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proofErr w:type="spellStart"/>
      <w:r w:rsidR="00D0272D">
        <w:rPr>
          <w:rFonts w:hint="eastAsia"/>
        </w:rPr>
        <w:t>Twinstant</w:t>
      </w:r>
      <w:proofErr w:type="spellEnd"/>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w:t>
      </w:r>
      <w:proofErr w:type="gramStart"/>
      <w:r w:rsidR="00C537A8">
        <w:rPr>
          <w:rFonts w:hint="eastAsia"/>
        </w:rPr>
        <w:t>低帧率</w:t>
      </w:r>
      <w:proofErr w:type="gramEnd"/>
      <w:r w:rsidR="00C537A8">
        <w:rPr>
          <w:rFonts w:hint="eastAsia"/>
        </w:rPr>
        <w:t>的原因，通过反复扫描物体才能得到物体的</w:t>
      </w:r>
      <w:proofErr w:type="gramStart"/>
      <w:r w:rsidR="00C537A8">
        <w:rPr>
          <w:rFonts w:hint="eastAsia"/>
        </w:rPr>
        <w:t>稠密点</w:t>
      </w:r>
      <w:proofErr w:type="gramEnd"/>
      <w:r w:rsidR="00C537A8">
        <w:rPr>
          <w:rFonts w:hint="eastAsia"/>
        </w:rPr>
        <w:t>云数据，且粗糙的点</w:t>
      </w:r>
      <w:proofErr w:type="gramStart"/>
      <w:r w:rsidR="00C537A8">
        <w:rPr>
          <w:rFonts w:hint="eastAsia"/>
        </w:rPr>
        <w:t>云数据</w:t>
      </w:r>
      <w:proofErr w:type="gramEnd"/>
      <w:r w:rsidR="00C537A8">
        <w:rPr>
          <w:rFonts w:hint="eastAsia"/>
        </w:rPr>
        <w:t>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r w:rsidRPr="00BB2C1A">
        <w:rPr>
          <w:rFonts w:hint="eastAsia"/>
        </w:rPr>
        <w:t>基于图像的三维建模</w:t>
      </w:r>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D6778C"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D6778C"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D6778C"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D6778C"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1056"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132B62" w:rsidRPr="00C57E36" w:rsidRDefault="00132B62" w:rsidP="005740AC">
                            <w:pPr>
                              <w:pStyle w:val="aff"/>
                              <w:spacing w:before="163" w:after="163"/>
                              <w:rPr>
                                <w:rFonts w:eastAsia="宋体"/>
                                <w:sz w:val="24"/>
                                <w:szCs w:val="24"/>
                              </w:rPr>
                            </w:pPr>
                            <w:bookmarkStart w:id="25" w:name="_Toc509619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1056;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132B62" w:rsidRPr="00C57E36" w:rsidRDefault="00132B62" w:rsidP="005740AC">
                      <w:pPr>
                        <w:pStyle w:val="aff"/>
                        <w:spacing w:before="163" w:after="163"/>
                        <w:rPr>
                          <w:rFonts w:eastAsia="宋体"/>
                          <w:sz w:val="24"/>
                          <w:szCs w:val="24"/>
                        </w:rPr>
                      </w:pPr>
                      <w:bookmarkStart w:id="26" w:name="_Toc509619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p>
                  </w:txbxContent>
                </v:textbox>
                <w10:wrap type="topAndBottom"/>
              </v:shape>
            </w:pict>
          </mc:Fallback>
        </mc:AlternateContent>
      </w:r>
      <w:r>
        <w:rPr>
          <w:rFonts w:hint="eastAsia"/>
          <w:noProof/>
        </w:rPr>
        <w:drawing>
          <wp:anchor distT="0" distB="0" distL="114300" distR="114300" simplePos="0" relativeHeight="251820032"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D6778C"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proofErr w:type="spellStart"/>
      <w:r w:rsidR="00F50262">
        <w:rPr>
          <w:rFonts w:hint="eastAsia"/>
        </w:rPr>
        <w:t>Sf</w:t>
      </w:r>
      <w:r w:rsidR="00433F58">
        <w:rPr>
          <w:rFonts w:hint="eastAsia"/>
        </w:rPr>
        <w:t>M</w:t>
      </w:r>
      <w:proofErr w:type="spellEnd"/>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D6778C"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proofErr w:type="spellStart"/>
      <w:r w:rsidR="00F50262">
        <w:rPr>
          <w:rFonts w:hint="eastAsia"/>
        </w:rPr>
        <w:t>SfM</w:t>
      </w:r>
      <w:proofErr w:type="spellEnd"/>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D6778C" w:rsidRPr="005A6261">
          <w:rPr>
            <w:noProof/>
            <w:vertAlign w:val="superscript"/>
          </w:rPr>
          <w:t>20</w:t>
        </w:r>
      </w:hyperlink>
      <w:r w:rsidR="000A14A5" w:rsidRPr="005A6261">
        <w:rPr>
          <w:noProof/>
          <w:vertAlign w:val="superscript"/>
        </w:rPr>
        <w:t xml:space="preserve">, </w:t>
      </w:r>
      <w:hyperlink w:anchor="_ENREF_21" w:tooltip="Tomasi, 1991 #158" w:history="1">
        <w:r w:rsidR="00D6778C"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proofErr w:type="spellStart"/>
      <w:r w:rsidR="00A645D1" w:rsidRPr="00A645D1">
        <w:rPr>
          <w:rFonts w:hint="eastAsia"/>
        </w:rPr>
        <w:t>RANdom</w:t>
      </w:r>
      <w:proofErr w:type="spellEnd"/>
      <w:r w:rsidR="00A645D1" w:rsidRPr="00A645D1">
        <w:rPr>
          <w:rFonts w:hint="eastAsia"/>
        </w:rPr>
        <w:t xml:space="preserve">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D6778C"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proofErr w:type="spellStart"/>
      <w:r w:rsidR="00A25523">
        <w:rPr>
          <w:rFonts w:hint="eastAsia"/>
        </w:rPr>
        <w:t>SfM</w:t>
      </w:r>
      <w:proofErr w:type="spellEnd"/>
      <w:r w:rsidR="00A25523">
        <w:rPr>
          <w:rFonts w:hint="eastAsia"/>
        </w:rPr>
        <w:t>方法重建出三维模型的点云信息。</w:t>
      </w:r>
      <w:proofErr w:type="spellStart"/>
      <w:r w:rsidR="0035399E">
        <w:rPr>
          <w:rFonts w:hint="eastAsia"/>
        </w:rPr>
        <w:t>SfM</w:t>
      </w:r>
      <w:proofErr w:type="spellEnd"/>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D6778C" w:rsidRPr="00272E0E">
          <w:rPr>
            <w:noProof/>
            <w:vertAlign w:val="superscript"/>
          </w:rPr>
          <w:t>21</w:t>
        </w:r>
      </w:hyperlink>
      <w:r w:rsidR="00272E0E" w:rsidRPr="00272E0E">
        <w:rPr>
          <w:noProof/>
          <w:vertAlign w:val="superscript"/>
        </w:rPr>
        <w:t xml:space="preserve">, </w:t>
      </w:r>
      <w:hyperlink w:anchor="_ENREF_23" w:tooltip="Lucas, 1981 #160" w:history="1">
        <w:r w:rsidR="00D6778C"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D6778C" w:rsidRPr="00272E0E">
          <w:rPr>
            <w:noProof/>
            <w:vertAlign w:val="superscript"/>
          </w:rPr>
          <w:t>24</w:t>
        </w:r>
      </w:hyperlink>
      <w:r w:rsidR="00272E0E" w:rsidRPr="00272E0E">
        <w:rPr>
          <w:noProof/>
          <w:vertAlign w:val="superscript"/>
        </w:rPr>
        <w:t xml:space="preserve">, </w:t>
      </w:r>
      <w:hyperlink w:anchor="_ENREF_25" w:tooltip="Royer, 2007 #162" w:history="1">
        <w:r w:rsidR="00D6778C"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fldChar w:fldCharType="separate"/>
      </w:r>
      <w:r w:rsidR="00272E0E" w:rsidRPr="00272E0E">
        <w:rPr>
          <w:noProof/>
          <w:vertAlign w:val="superscript"/>
        </w:rPr>
        <w:t>[</w:t>
      </w:r>
      <w:hyperlink w:anchor="_ENREF_26" w:tooltip="Mikolajczyk, 2005 #163" w:history="1">
        <w:r w:rsidR="00D6778C"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proofErr w:type="spellStart"/>
      <w:r w:rsidR="00103D5F">
        <w:rPr>
          <w:rFonts w:hint="eastAsia"/>
        </w:rPr>
        <w:t>SfM</w:t>
      </w:r>
      <w:proofErr w:type="spellEnd"/>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D6778C"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D6778C"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D6778C"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D6778C"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D6778C"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D6778C">
          <w:rPr>
            <w:noProof/>
          </w:rPr>
          <w:t>35</w:t>
        </w:r>
      </w:hyperlink>
      <w:r w:rsidR="00E03423">
        <w:rPr>
          <w:noProof/>
        </w:rPr>
        <w:t>]</w:t>
      </w:r>
      <w:r w:rsidR="00E03423">
        <w:fldChar w:fldCharType="end"/>
      </w:r>
      <w:r w:rsidR="00766F33">
        <w:rPr>
          <w:rFonts w:hint="eastAsia"/>
        </w:rPr>
        <w:t>等人提出了并行跟踪</w:t>
      </w:r>
      <w:proofErr w:type="gramStart"/>
      <w:r w:rsidR="00766F33">
        <w:rPr>
          <w:rFonts w:hint="eastAsia"/>
        </w:rPr>
        <w:t>和建图的</w:t>
      </w:r>
      <w:proofErr w:type="gramEnd"/>
      <w:r w:rsidR="00766F33">
        <w:rPr>
          <w:rFonts w:hint="eastAsia"/>
        </w:rPr>
        <w:t>构架，</w:t>
      </w:r>
      <w:r w:rsidR="00141369" w:rsidRPr="00141369">
        <w:t>Mur-</w:t>
      </w:r>
      <w:proofErr w:type="spellStart"/>
      <w:r w:rsidR="00141369" w:rsidRPr="00141369">
        <w:t>Artal</w:t>
      </w:r>
      <w:proofErr w:type="spellEnd"/>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D6778C">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D6778C">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D6778C">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rPr>
          <w:rFonts w:hint="eastAsia"/>
        </w:rPr>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r>
        <w:rPr>
          <w:rFonts w:hint="eastAsia"/>
          <w:noProof/>
        </w:rPr>
        <w:drawing>
          <wp:anchor distT="0" distB="0" distL="114300" distR="114300" simplePos="0" relativeHeight="251825152"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5">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4128"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110F03" w:rsidRDefault="00132B62" w:rsidP="00263C44">
                            <w:pPr>
                              <w:pStyle w:val="aff"/>
                              <w:spacing w:before="163" w:after="163"/>
                              <w:jc w:val="center"/>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sidR="00263C44">
                              <w:t>基于</w:t>
                            </w:r>
                            <w:r w:rsidR="00263C44">
                              <w:rPr>
                                <w:rFonts w:hint="eastAsia"/>
                              </w:rPr>
                              <w:t>交互式的三维建模方法。</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132B62" w:rsidRPr="00110F03" w:rsidRDefault="00132B62" w:rsidP="00263C44">
                      <w:pPr>
                        <w:pStyle w:val="aff"/>
                        <w:spacing w:before="163" w:after="163"/>
                        <w:jc w:val="center"/>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sidR="00263C44">
                        <w:t>基于</w:t>
                      </w:r>
                      <w:r w:rsidR="00263C44">
                        <w:rPr>
                          <w:rFonts w:hint="eastAsia"/>
                        </w:rPr>
                        <w:t>交互式的三维建模方法。</w:t>
                      </w:r>
                    </w:p>
                  </w:txbxContent>
                </v:textbox>
                <w10:wrap type="topAndBottom"/>
              </v:shape>
            </w:pict>
          </mc:Fallback>
        </mc:AlternateContent>
      </w:r>
      <w:r w:rsidR="00F50262" w:rsidRPr="00F50262">
        <w:rPr>
          <w:rFonts w:hint="eastAsia"/>
        </w:rPr>
        <w:t>基于交互式的三维建模</w:t>
      </w:r>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D6778C">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D6778C">
          <w:rPr>
            <w:noProof/>
          </w:rPr>
          <w:t>44</w:t>
        </w:r>
      </w:hyperlink>
      <w:r w:rsidR="005C763C">
        <w:rPr>
          <w:noProof/>
        </w:rPr>
        <w:t>]</w:t>
      </w:r>
      <w:r w:rsidR="005C763C">
        <w:fldChar w:fldCharType="end"/>
      </w:r>
      <w:r w:rsidR="00AB2C8C">
        <w:rPr>
          <w:rFonts w:hint="eastAsia"/>
        </w:rPr>
        <w:t>等人和</w:t>
      </w:r>
      <w:proofErr w:type="spellStart"/>
      <w:r w:rsidR="00AB2C8C">
        <w:rPr>
          <w:rFonts w:hint="eastAsia"/>
        </w:rPr>
        <w:t>Arikan</w:t>
      </w:r>
      <w:proofErr w:type="spellEnd"/>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D6778C">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D6778C">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D6778C">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D6778C">
          <w:rPr>
            <w:noProof/>
          </w:rPr>
          <w:t>48</w:t>
        </w:r>
      </w:hyperlink>
      <w:r w:rsidR="00D6778C">
        <w:rPr>
          <w:noProof/>
        </w:rPr>
        <w:t>]</w:t>
      </w:r>
      <w:r w:rsidR="00D6778C">
        <w:fldChar w:fldCharType="end"/>
      </w:r>
      <w:r w:rsidR="00D311BB">
        <w:rPr>
          <w:rFonts w:hint="eastAsia"/>
        </w:rPr>
        <w:t>等人通过用户在模型照片中标出深度</w:t>
      </w:r>
      <w:proofErr w:type="gramStart"/>
      <w:r w:rsidR="00D311BB">
        <w:rPr>
          <w:rFonts w:hint="eastAsia"/>
        </w:rPr>
        <w:t>和图层信息</w:t>
      </w:r>
      <w:proofErr w:type="gramEnd"/>
      <w:r w:rsidR="00D311BB">
        <w:rPr>
          <w:rFonts w:hint="eastAsia"/>
        </w:rPr>
        <w:t>，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D6778C">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rPr>
          <w:rFonts w:hint="eastAsia"/>
        </w:rPr>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27" w:name="_Toc509418291"/>
      <w:r>
        <w:rPr>
          <w:rFonts w:hint="eastAsia"/>
        </w:rPr>
        <w:t>研究内容及意义</w:t>
      </w:r>
      <w:bookmarkEnd w:id="27"/>
    </w:p>
    <w:p w:rsidR="00140119" w:rsidRDefault="00140119" w:rsidP="00140119">
      <w:pPr>
        <w:ind w:firstLine="480"/>
      </w:pPr>
      <w:bookmarkStart w:id="28" w:name="_GoBack"/>
      <w:bookmarkEnd w:id="28"/>
    </w:p>
    <w:p w:rsidR="002314B7" w:rsidRDefault="00245854" w:rsidP="00410326">
      <w:pPr>
        <w:pStyle w:val="21"/>
      </w:pPr>
      <w:bookmarkStart w:id="29" w:name="_Toc509418292"/>
      <w:r>
        <w:rPr>
          <w:rFonts w:hint="eastAsia"/>
        </w:rPr>
        <w:t>论文章节安排</w:t>
      </w:r>
      <w:bookmarkEnd w:id="29"/>
    </w:p>
    <w:p w:rsidR="00E249E7" w:rsidRPr="00311419" w:rsidRDefault="00E249E7" w:rsidP="004E7E1D">
      <w:pPr>
        <w:pStyle w:val="af7"/>
        <w:ind w:firstLine="480"/>
      </w:pPr>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76"/>
          <w:footerReference w:type="default" r:id="rId77"/>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0" w:name="_Toc509418293"/>
      <w:r w:rsidRPr="00307331">
        <w:rPr>
          <w:rFonts w:hint="eastAsia"/>
        </w:rPr>
        <w:lastRenderedPageBreak/>
        <w:t>基于</w:t>
      </w:r>
      <w:r w:rsidR="0067633C">
        <w:rPr>
          <w:rFonts w:hint="eastAsia"/>
        </w:rPr>
        <w:t>多视角交互式建模方法</w:t>
      </w:r>
      <w:bookmarkEnd w:id="30"/>
    </w:p>
    <w:p w:rsidR="001C1D2F" w:rsidRDefault="00104D75" w:rsidP="00676420">
      <w:pPr>
        <w:pStyle w:val="21"/>
      </w:pPr>
      <w:bookmarkStart w:id="31" w:name="_Toc509418294"/>
      <w:r>
        <w:rPr>
          <w:rFonts w:hint="eastAsia"/>
        </w:rPr>
        <w:t>引言</w:t>
      </w:r>
      <w:bookmarkEnd w:id="31"/>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0288"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4607C6" w:rsidRDefault="00132B62" w:rsidP="007B0829">
                            <w:pPr>
                              <w:pStyle w:val="aff"/>
                              <w:spacing w:before="163" w:after="163"/>
                              <w:rPr>
                                <w:rFonts w:eastAsia="宋体"/>
                                <w:sz w:val="24"/>
                                <w:szCs w:val="24"/>
                              </w:rPr>
                            </w:pPr>
                            <w:bookmarkStart w:id="32" w:name="_Toc5096199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7" type="#_x0000_t202" style="position:absolute;left:0;text-align:left;margin-left:-.05pt;margin-top:281.15pt;width:413.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" stroked="f">
                <v:textbox style="mso-fit-shape-to-text:t" inset="0,0,0,0">
                  <w:txbxContent>
                    <w:p w:rsidR="00132B62" w:rsidRPr="004607C6" w:rsidRDefault="00132B62" w:rsidP="007B0829">
                      <w:pPr>
                        <w:pStyle w:val="aff"/>
                        <w:spacing w:before="163" w:after="163"/>
                        <w:rPr>
                          <w:rFonts w:eastAsia="宋体"/>
                          <w:sz w:val="24"/>
                          <w:szCs w:val="24"/>
                        </w:rPr>
                      </w:pPr>
                      <w:bookmarkStart w:id="33" w:name="_Toc5096199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3"/>
                    </w:p>
                  </w:txbxContent>
                </v:textbox>
                <w10:wrap type="topAndBottom"/>
              </v:shape>
            </w:pict>
          </mc:Fallback>
        </mc:AlternateContent>
      </w:r>
      <w:r>
        <w:rPr>
          <w:noProof/>
        </w:rPr>
        <w:drawing>
          <wp:anchor distT="0" distB="0" distL="114300" distR="114300" simplePos="0" relativeHeight="251658240"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8">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336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610428" w:rsidRDefault="00132B62" w:rsidP="00183285">
                            <w:pPr>
                              <w:pStyle w:val="aff"/>
                              <w:spacing w:before="163" w:after="163"/>
                              <w:rPr>
                                <w:rFonts w:eastAsia="宋体"/>
                                <w:sz w:val="24"/>
                                <w:szCs w:val="24"/>
                              </w:rPr>
                            </w:pPr>
                            <w:bookmarkStart w:id="34" w:name="_Toc5096199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8" type="#_x0000_t202" style="position:absolute;left:0;text-align:left;margin-left:-.05pt;margin-top:352.35pt;width:413.8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1cZFD0UC&#10;AAB1BAAADgAAAAAAAAAAAAAAAAAuAgAAZHJzL2Uyb0RvYy54bWxQSwECLQAUAAYACAAAACEAht/F&#10;puAAAAAJAQAADwAAAAAAAAAAAAAAAACfBAAAZHJzL2Rvd25yZXYueG1sUEsFBgAAAAAEAAQA8wAA&#10;AKwFAAAAAA==&#10;" stroked="f">
                <v:textbox style="mso-fit-shape-to-text:t" inset="0,0,0,0">
                  <w:txbxContent>
                    <w:p w:rsidR="00132B62" w:rsidRPr="00610428" w:rsidRDefault="00132B62" w:rsidP="00183285">
                      <w:pPr>
                        <w:pStyle w:val="aff"/>
                        <w:spacing w:before="163" w:after="163"/>
                        <w:rPr>
                          <w:rFonts w:eastAsia="宋体"/>
                          <w:sz w:val="24"/>
                          <w:szCs w:val="24"/>
                        </w:rPr>
                      </w:pPr>
                      <w:bookmarkStart w:id="35" w:name="_Toc5096199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35"/>
                    </w:p>
                  </w:txbxContent>
                </v:textbox>
                <w10:wrap type="topAndBottom"/>
              </v:shape>
            </w:pict>
          </mc:Fallback>
        </mc:AlternateContent>
      </w:r>
      <w:r>
        <w:rPr>
          <w:noProof/>
        </w:rPr>
        <w:drawing>
          <wp:anchor distT="0" distB="0" distL="114300" distR="114300" simplePos="0" relativeHeight="25166131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79">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D6778C">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D6778C">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D6778C">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D6778C">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lastRenderedPageBreak/>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D6778C">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36" w:name="_Toc509418295"/>
      <w:r>
        <w:rPr>
          <w:rFonts w:hint="eastAsia"/>
          <w:lang w:val="en-GB"/>
        </w:rPr>
        <w:t>相关</w:t>
      </w:r>
      <w:r w:rsidR="00612629">
        <w:rPr>
          <w:rFonts w:hint="eastAsia"/>
          <w:lang w:val="en-GB"/>
        </w:rPr>
        <w:t>背景</w:t>
      </w:r>
      <w:bookmarkEnd w:id="36"/>
    </w:p>
    <w:p w:rsidR="00612629" w:rsidRDefault="0002077A" w:rsidP="0002077A">
      <w:pPr>
        <w:pStyle w:val="31"/>
        <w:rPr>
          <w:lang w:val="en-GB"/>
        </w:rPr>
      </w:pPr>
      <w:bookmarkStart w:id="37" w:name="_Toc509418296"/>
      <w:r>
        <w:rPr>
          <w:rFonts w:hint="eastAsia"/>
          <w:lang w:val="en-GB"/>
        </w:rPr>
        <w:t>基于多视角的三维建模</w:t>
      </w:r>
      <w:bookmarkEnd w:id="37"/>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D6778C">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D6778C">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D6778C">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D6778C">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D6778C">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D6778C">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0"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D6778C">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D6778C">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D6778C">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5648"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132B62" w:rsidRPr="00B26919" w:rsidRDefault="00132B62" w:rsidP="0003307A">
                              <w:pPr>
                                <w:pStyle w:val="aff"/>
                                <w:spacing w:before="163" w:after="163"/>
                                <w:jc w:val="center"/>
                                <w:rPr>
                                  <w:rFonts w:eastAsia="宋体"/>
                                  <w:sz w:val="24"/>
                                  <w:szCs w:val="24"/>
                                  <w:lang w:val="en-GB"/>
                                </w:rPr>
                              </w:pPr>
                              <w:bookmarkStart w:id="38" w:name="_Toc5096199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39" style="position:absolute;left:0;text-align:left;margin-left:-.35pt;margin-top:93.25pt;width:414.6pt;height:178.6pt;z-index:25167564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1QGw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N12EEy14t7QMRqSCrE6wy/lvD6LXN+xiwsHWDCIvWv4FNUejOmuqUoKbX99hgf5SG5cEvJBpbY&#10;mLpvVgyHV/VCQdrBpO8I2xHzjlCreqqhN5LgTSBBwfqqIwur6zdQFRN8Ba6Y4vDWmPqOnPpmlcJ+&#10;5mIyCULNDLxVdwYmZzMPEOXX2zfMmraoPWT3pe4Ki+UHtd3Ihp40k5UH3EPhI64NilD4eIAiD1TY&#10;jqGt202O6/ff5yC1/3/j4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D91QGw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 id="图片 26" o:spid="_x0000_s1040"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2" o:title=""/>
                  <v:path arrowok="t"/>
                </v:shape>
                <v:shape id="文本框 35" o:spid="_x0000_s1041"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132B62" w:rsidRPr="00B26919" w:rsidRDefault="00132B62" w:rsidP="0003307A">
                        <w:pPr>
                          <w:pStyle w:val="aff"/>
                          <w:spacing w:before="163" w:after="163"/>
                          <w:jc w:val="center"/>
                          <w:rPr>
                            <w:rFonts w:eastAsia="宋体"/>
                            <w:sz w:val="24"/>
                            <w:szCs w:val="24"/>
                            <w:lang w:val="en-GB"/>
                          </w:rPr>
                        </w:pPr>
                        <w:bookmarkStart w:id="39" w:name="_Toc5096199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9"/>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D6778C">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D6778C">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0" w:name="_Toc509418297"/>
      <w:r>
        <w:rPr>
          <w:rFonts w:hint="eastAsia"/>
          <w:lang w:val="en-GB"/>
        </w:rPr>
        <w:t>基于草图的三维建模</w:t>
      </w:r>
      <w:bookmarkEnd w:id="40"/>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D6778C">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D6778C">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D6778C">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D6778C">
          <w:rPr>
            <w:noProof/>
          </w:rPr>
          <w:t>56-58</w:t>
        </w:r>
      </w:hyperlink>
      <w:r w:rsidR="00D6778C">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D6778C">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D6778C">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D6778C">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D6778C">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D6778C">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D6778C">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41" w:name="_Toc509418298"/>
      <w:r>
        <w:rPr>
          <w:rFonts w:hint="eastAsia"/>
          <w:noProof/>
        </w:rPr>
        <mc:AlternateContent>
          <mc:Choice Requires="wpg">
            <w:drawing>
              <wp:anchor distT="0" distB="0" distL="114300" distR="114300" simplePos="0" relativeHeight="25167974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132B62" w:rsidRPr="0099449F" w:rsidRDefault="00132B62" w:rsidP="00EC63FF">
                              <w:pPr>
                                <w:pStyle w:val="aff"/>
                                <w:spacing w:before="163" w:after="163"/>
                                <w:jc w:val="center"/>
                                <w:rPr>
                                  <w:rFonts w:ascii="Calibri" w:eastAsia="黑体" w:hAnsi="Calibri"/>
                                  <w:sz w:val="28"/>
                                  <w:szCs w:val="28"/>
                                </w:rPr>
                              </w:pPr>
                              <w:bookmarkStart w:id="42" w:name="_Toc5096199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2" style="position:absolute;left:0;text-align:left;margin-left:-.35pt;margin-top:50.65pt;width:413.85pt;height:137.85pt;z-index:25167974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kWFB0g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3Yd1CYrld0DI0ZBUGEMWc2uBbx+S61bUgMT&#10;B5QwRd0L+OSlatJAdVJACmXeHNOjPQQXdgPSwARLA/tNTbFzlc8khB3HXS+YXlj1gqyrhYLCiD0a&#10;L8IB48pezI2qXkFWzPEV2KKSwVtp4Hpx4do5CsOZ8fncG7UN8FbeaWibbTNAll9uX1Gju6R2EN3n&#10;qk8smhzkdmvrC1LPawe8+8RHXlsWIfFxAUnuJT8afU13Yxxn7z/X3mr/z8bF3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MORYUHS&#10;AwAAtA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43"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4" o:title=""/>
                  <v:path arrowok="t"/>
                </v:shape>
                <v:shape id="文本框 37" o:spid="_x0000_s1044"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132B62" w:rsidRPr="0099449F" w:rsidRDefault="00132B62" w:rsidP="00EC63FF">
                        <w:pPr>
                          <w:pStyle w:val="aff"/>
                          <w:spacing w:before="163" w:after="163"/>
                          <w:jc w:val="center"/>
                          <w:rPr>
                            <w:rFonts w:ascii="Calibri" w:eastAsia="黑体" w:hAnsi="Calibri"/>
                            <w:sz w:val="28"/>
                            <w:szCs w:val="28"/>
                          </w:rPr>
                        </w:pPr>
                        <w:bookmarkStart w:id="43" w:name="_Toc5096199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3"/>
                      </w:p>
                    </w:txbxContent>
                  </v:textbox>
                </v:shape>
                <w10:wrap type="topAndBottom"/>
              </v:group>
            </w:pict>
          </mc:Fallback>
        </mc:AlternateContent>
      </w:r>
      <w:r w:rsidR="00295B79">
        <w:rPr>
          <w:rFonts w:hint="eastAsia"/>
        </w:rPr>
        <w:t>算法概述</w:t>
      </w:r>
      <w:bookmarkEnd w:id="41"/>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D6778C">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D6778C">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D6778C">
          <w:rPr>
            <w:noProof/>
          </w:rPr>
          <w:t>12</w:t>
        </w:r>
      </w:hyperlink>
      <w:r w:rsidR="0087226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44" w:name="_Toc509418299"/>
      <w:r>
        <w:rPr>
          <w:rFonts w:hint="eastAsia"/>
        </w:rPr>
        <w:t>立体视觉数学模型</w:t>
      </w:r>
      <w:bookmarkEnd w:id="44"/>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45" w:name="_Toc50941830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45"/>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8B1BEF"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8B1BEF"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46" w:name="_Ref506769087"/>
            <w:bookmarkStart w:id="47"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bookmarkStart w:id="48" w:name="_Ref506769094"/>
            <w:bookmarkEnd w:id="46"/>
            <w:r>
              <w:rPr>
                <w:rFonts w:hint="eastAsia"/>
              </w:rPr>
              <w:t>)</w:t>
            </w:r>
            <w:bookmarkEnd w:id="47"/>
            <w:bookmarkEnd w:id="48"/>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49" w:name="_Toc509418301"/>
      <w:r>
        <w:rPr>
          <w:rFonts w:hint="eastAsia"/>
        </w:rPr>
        <w:t>计算投影参数</w:t>
      </w:r>
      <w:bookmarkEnd w:id="49"/>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8B1BEF"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8B1BEF"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8B1BEF"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8B1BEF"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p w:rsidR="0078382B" w:rsidRDefault="00285C7B" w:rsidP="00285C7B">
      <w:pPr>
        <w:pStyle w:val="21"/>
      </w:pPr>
      <w:bookmarkStart w:id="50" w:name="_Toc509418302"/>
      <w:r>
        <w:rPr>
          <w:rFonts w:hint="eastAsia"/>
        </w:rPr>
        <w:t>单个部件建模</w:t>
      </w:r>
      <w:bookmarkEnd w:id="50"/>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1" w:name="_Toc509418303"/>
      <w:r>
        <w:rPr>
          <w:rFonts w:hint="eastAsia"/>
          <w:noProof/>
        </w:rPr>
        <mc:AlternateContent>
          <mc:Choice Requires="wpg">
            <w:drawing>
              <wp:anchor distT="0" distB="0" distL="114300" distR="114300" simplePos="0" relativeHeight="251686912"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132B62" w:rsidRPr="00A673DF" w:rsidRDefault="00132B62" w:rsidP="00DB280F">
                              <w:pPr>
                                <w:pStyle w:val="aff"/>
                                <w:spacing w:before="163" w:after="163"/>
                                <w:rPr>
                                  <w:rFonts w:eastAsia="宋体"/>
                                  <w:sz w:val="24"/>
                                  <w:szCs w:val="24"/>
                                </w:rPr>
                              </w:pPr>
                              <w:bookmarkStart w:id="52" w:name="_Toc509619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5" style="position:absolute;left:0;text-align:left;margin-left:5.75pt;margin-top:36.3pt;width:413.85pt;height:222.1pt;z-index:25168691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UkTkFA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sPG0hmKr0FIkah7sDO&#10;anYucPoltQ6sgbsNStzX7hUeWaGWo0jVUkRyZb7fpff2KC52I7LEXTmK7HcL6jmyeC5Rdn+xNoJp&#10;hFkjyEU5UZiqTogmiHjBuKIRM6PKN+iKsT8FW1QynDWKXCNOHFbYwGcA4+NxkCuqvZRXGgRdMYlH&#10;+fXqDTW67nuH6r5UTWPRZKv9K9swwXqMCTwXYTY8rhWK6Ha/QJMHKVzCkB7c8p+ug9Xms+b4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AjUkTkFAQAAB4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6"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86" o:title="BuildPart"/>
                  <v:path arrowok="t"/>
                </v:shape>
                <v:shape id="文本框 40" o:spid="_x0000_s1047"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132B62" w:rsidRPr="00A673DF" w:rsidRDefault="00132B62" w:rsidP="00DB280F">
                        <w:pPr>
                          <w:pStyle w:val="aff"/>
                          <w:spacing w:before="163" w:after="163"/>
                          <w:rPr>
                            <w:rFonts w:eastAsia="宋体"/>
                            <w:sz w:val="24"/>
                            <w:szCs w:val="24"/>
                          </w:rPr>
                        </w:pPr>
                        <w:bookmarkStart w:id="53" w:name="_Toc509619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53"/>
                      </w:p>
                    </w:txbxContent>
                  </v:textbox>
                </v:shape>
                <w10:wrap type="topAndBottom"/>
              </v:group>
            </w:pict>
          </mc:Fallback>
        </mc:AlternateContent>
      </w:r>
      <w:r w:rsidR="00994C90">
        <w:rPr>
          <w:rFonts w:hint="eastAsia"/>
        </w:rPr>
        <w:t>从图像中生成三维部件</w:t>
      </w:r>
      <w:bookmarkEnd w:id="51"/>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691008" behindDoc="0" locked="0" layoutInCell="1" allowOverlap="1" wp14:anchorId="12A8C294" wp14:editId="6F3D6188">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132B62" w:rsidRPr="00EB2686" w:rsidRDefault="00132B62" w:rsidP="00A64CC7">
                              <w:pPr>
                                <w:pStyle w:val="afc"/>
                                <w:ind w:firstLineChars="0" w:firstLine="0"/>
                                <w:rPr>
                                  <w:rFonts w:ascii="Times New Roman" w:eastAsia="宋体" w:hAnsi="Times New Roman" w:cs="Times New Roman"/>
                                  <w:sz w:val="24"/>
                                  <w:szCs w:val="24"/>
                                </w:rPr>
                              </w:pPr>
                              <w:bookmarkStart w:id="54" w:name="_Toc5096199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8C294" id="组合 45" o:spid="_x0000_s1048" style="position:absolute;left:0;text-align:left;margin-left:-.35pt;margin-top:46.45pt;width:413.85pt;height:138.45pt;z-index:25169100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XH1Lzw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6t1F1lIVtwCJUZBV2ENWs0sBz19T6xbUwMoB&#10;JqxR9wo+Za3aaaQ6KiKVMt8d4qM8ZBduI9LCCptG9ts1xdFVv5CQd9x3PWF6YtkTct3MFXRG6r3x&#10;JCgYV/dkaVTzBspihq/AFZUM3ppGrifnLixS2M6Mz2ZeKEzAa3mjYW6GaYAwv96+oUZ3Ve0gvS9V&#10;X1k03yvuIOs7Us/WDoD3lX+PIlQ+HqDKPeV3o2/qbo/j8n149lL3/22c/Qs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">
                <v:shape id="图片 43" o:spid="_x0000_s1049"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8" o:title=""/>
                  <v:path arrowok="t"/>
                </v:shape>
                <v:shape id="文本框 44" o:spid="_x0000_s1050"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132B62" w:rsidRPr="00EB2686" w:rsidRDefault="00132B62" w:rsidP="00A64CC7">
                        <w:pPr>
                          <w:pStyle w:val="afc"/>
                          <w:ind w:firstLineChars="0" w:firstLine="0"/>
                          <w:rPr>
                            <w:rFonts w:ascii="Times New Roman" w:eastAsia="宋体" w:hAnsi="Times New Roman" w:cs="Times New Roman"/>
                            <w:sz w:val="24"/>
                            <w:szCs w:val="24"/>
                          </w:rPr>
                        </w:pPr>
                        <w:bookmarkStart w:id="55" w:name="_Toc5096199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55"/>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D6778C">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8B1BEF"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D6778C">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56" w:name="_Toc509418304"/>
      <w:r>
        <w:rPr>
          <w:rFonts w:hint="eastAsia"/>
        </w:rPr>
        <w:t>部件细节</w:t>
      </w:r>
      <w:r w:rsidR="005B47F0">
        <w:rPr>
          <w:rFonts w:hint="eastAsia"/>
        </w:rPr>
        <w:t>和视角选择</w:t>
      </w:r>
      <w:bookmarkEnd w:id="56"/>
    </w:p>
    <w:p w:rsidR="007A79AB" w:rsidRDefault="009C3863" w:rsidP="000F6A14">
      <w:pPr>
        <w:ind w:firstLine="480"/>
      </w:pPr>
      <w:r>
        <w:rPr>
          <w:rFonts w:hint="eastAsia"/>
          <w:noProof/>
        </w:rPr>
        <w:lastRenderedPageBreak/>
        <mc:AlternateContent>
          <mc:Choice Requires="wpg">
            <w:drawing>
              <wp:anchor distT="0" distB="0" distL="114300" distR="114300" simplePos="0" relativeHeight="251695104"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132B62" w:rsidRPr="00D55B7D" w:rsidRDefault="00132B62" w:rsidP="009C3863">
                              <w:pPr>
                                <w:pStyle w:val="aff"/>
                                <w:spacing w:before="163" w:after="163"/>
                                <w:jc w:val="center"/>
                                <w:rPr>
                                  <w:rFonts w:eastAsia="宋体"/>
                                  <w:sz w:val="24"/>
                                  <w:szCs w:val="24"/>
                                </w:rPr>
                              </w:pPr>
                              <w:bookmarkStart w:id="57" w:name="_Toc5096199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1" style="position:absolute;left:0;text-align:left;margin-left:-.35pt;margin-top:103.5pt;width:413.85pt;height:211.9pt;z-index:25169510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UcHb0w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bWOf68U1QGI1ZBX2kDP8TMLzF8z5GbOw&#10;coAJa9S/gE/V6PWY6o6ipNb2zS4+ykN24ZaSNaywMXU/rhiOruaZgrzjvusJ2xPznlCrdqqhM2AE&#10;gTeBBAXrm56srG5fQVlM8BW4YorDW2Pqe3Lq4yKF7czFZBKE4gS8UJcG5macBgjzy80rZk1X1R7S&#10;+1z3lcXKB8UdZUNHmsnKA/Ch8hHYiCJUPh6gygMVdmNo6m6P4/K9ew5St/9tHP8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gUcHb0wMAALU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52"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0" o:title=""/>
                  <v:path arrowok="t"/>
                </v:shape>
                <v:shape id="文本框 46" o:spid="_x0000_s1053"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132B62" w:rsidRPr="00D55B7D" w:rsidRDefault="00132B62" w:rsidP="009C3863">
                        <w:pPr>
                          <w:pStyle w:val="aff"/>
                          <w:spacing w:before="163" w:after="163"/>
                          <w:jc w:val="center"/>
                          <w:rPr>
                            <w:rFonts w:eastAsia="宋体"/>
                            <w:sz w:val="24"/>
                            <w:szCs w:val="24"/>
                          </w:rPr>
                        </w:pPr>
                        <w:bookmarkStart w:id="58" w:name="_Toc5096199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8"/>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D6778C">
          <w:rPr>
            <w:noProof/>
          </w:rPr>
          <w:t>64</w:t>
        </w:r>
      </w:hyperlink>
      <w:r w:rsidR="00D6778C">
        <w:rPr>
          <w:noProof/>
        </w:rPr>
        <w:t xml:space="preserve">, </w:t>
      </w:r>
      <w:hyperlink w:anchor="_ENREF_65" w:tooltip="Wikipedia, 2015 #84" w:history="1">
        <w:r w:rsidR="00D6778C">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D6778C">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59" w:name="_Toc509418305"/>
      <w:r>
        <w:rPr>
          <w:rFonts w:hint="eastAsia"/>
        </w:rPr>
        <w:t>基于</w:t>
      </w:r>
      <w:r w:rsidR="00243A60">
        <w:rPr>
          <w:rFonts w:hint="eastAsia"/>
        </w:rPr>
        <w:t>几何</w:t>
      </w:r>
      <w:r>
        <w:rPr>
          <w:rFonts w:hint="eastAsia"/>
        </w:rPr>
        <w:t>约束优化模型部件参数</w:t>
      </w:r>
      <w:bookmarkEnd w:id="59"/>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D6778C">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D6778C">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0" w:name="_Toc509418306"/>
      <w:r>
        <w:rPr>
          <w:rFonts w:hint="eastAsia"/>
        </w:rPr>
        <w:t>轴心点表示方法</w:t>
      </w:r>
      <w:bookmarkEnd w:id="60"/>
    </w:p>
    <w:p w:rsidR="006E24B1" w:rsidRPr="00533E65" w:rsidRDefault="00B53F17" w:rsidP="00D777CA">
      <w:pPr>
        <w:ind w:firstLine="480"/>
      </w:pPr>
      <w:r>
        <w:rPr>
          <w:rFonts w:hint="eastAsia"/>
          <w:noProof/>
        </w:rPr>
        <mc:AlternateContent>
          <mc:Choice Requires="wpg">
            <w:drawing>
              <wp:anchor distT="0" distB="0" distL="114300" distR="114300" simplePos="0" relativeHeight="251699200"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132B62" w:rsidRPr="00C32DB9" w:rsidRDefault="00132B62" w:rsidP="00B53F17">
                              <w:pPr>
                                <w:pStyle w:val="aff"/>
                                <w:spacing w:before="163" w:after="163"/>
                                <w:jc w:val="center"/>
                                <w:rPr>
                                  <w:rFonts w:eastAsia="宋体"/>
                                  <w:sz w:val="24"/>
                                  <w:szCs w:val="24"/>
                                </w:rPr>
                              </w:pPr>
                              <w:bookmarkStart w:id="61" w:name="_Toc509619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4" style="position:absolute;left:0;text-align:left;margin-left:0;margin-top:117.35pt;width:349.8pt;height:183.4pt;z-index:25169920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Y9U4wMAALU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adZjslDLa4DE&#10;KKgqDEKr2bmA6y+pdXNq4MmBTXhG3Wv4lLVqJ5HqpIhUynz32D7qQ3XhNCItPGGTyH67pji66pcS&#10;6g4uXS+YXlj0glw3MwWdkfpovAgGxtW9WBrVvANaTPEWOKKSwV2TyPXizIWHFF5nxqdTrxQm4KW8&#10;0jA3wzRAmN9u31GjO1Y7aL5XqmcWLe6RO+gG0Kdrp0rhmY/ABhSB+bgAlnvJv42+qbt3HB/f22uv&#10;tf+1cfI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BsMY9U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5"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2" o:title=""/>
                  <v:path arrowok="t"/>
                </v:shape>
                <v:shape id="文本框 49" o:spid="_x0000_s1056"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132B62" w:rsidRPr="00C32DB9" w:rsidRDefault="00132B62" w:rsidP="00B53F17">
                        <w:pPr>
                          <w:pStyle w:val="aff"/>
                          <w:spacing w:before="163" w:after="163"/>
                          <w:jc w:val="center"/>
                          <w:rPr>
                            <w:rFonts w:eastAsia="宋体"/>
                            <w:sz w:val="24"/>
                            <w:szCs w:val="24"/>
                          </w:rPr>
                        </w:pPr>
                        <w:bookmarkStart w:id="62" w:name="_Toc509619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2"/>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63" w:name="_Toc509418307"/>
      <w:r w:rsidRPr="006E24B1">
        <w:rPr>
          <w:rFonts w:hint="eastAsia"/>
        </w:rPr>
        <w:t>建立几何约束</w:t>
      </w:r>
      <w:bookmarkEnd w:id="63"/>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D6778C">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8B1BEF"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64" w:name="_Toc509418308"/>
      <w:r>
        <w:rPr>
          <w:rFonts w:hint="eastAsia"/>
        </w:rPr>
        <w:t>优化部件参数</w:t>
      </w:r>
      <w:bookmarkEnd w:id="64"/>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32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132B62" w:rsidRPr="00D63056" w:rsidRDefault="00132B62" w:rsidP="00243A60">
                              <w:pPr>
                                <w:pStyle w:val="aff"/>
                                <w:spacing w:before="163" w:after="163"/>
                                <w:rPr>
                                  <w:rFonts w:eastAsia="宋体"/>
                                  <w:sz w:val="24"/>
                                  <w:szCs w:val="24"/>
                                </w:rPr>
                              </w:pPr>
                              <w:bookmarkStart w:id="65" w:name="_Toc5096199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7" style="position:absolute;left:0;text-align:left;margin-left:-.35pt;margin-top:148.4pt;width:413.85pt;height:275.05pt;z-index:2517032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X1Cd0w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dlhMteLG4DEasgqzCFn+LmE5y+Z81fM&#10;wsiBTRij/iV8ikpvJlS3EiWltm8P7aM+ZBdOKdnACJtQ98OKYeuqnivIO867TrCdMO8EtapnGioj&#10;Cd4EEQysrzqxsLp+DbSY4itwxBSHtybUd+LMN4MUpjMX02lQajrgpbo20DebboAwv9q+Zta0rPaQ&#10;3he6YxbL98jd6IaKNNOVB+AD8xHYBkVgPi6A5UEKszEUdTvHcfjeXwetu/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KX1Cd&#10;0wMAALU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58"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4" o:title=""/>
                  <v:path arrowok="t"/>
                </v:shape>
                <v:shape id="文本框 53" o:spid="_x0000_s1059"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132B62" w:rsidRPr="00D63056" w:rsidRDefault="00132B62" w:rsidP="00243A60">
                        <w:pPr>
                          <w:pStyle w:val="aff"/>
                          <w:spacing w:before="163" w:after="163"/>
                          <w:rPr>
                            <w:rFonts w:eastAsia="宋体"/>
                            <w:sz w:val="24"/>
                            <w:szCs w:val="24"/>
                          </w:rPr>
                        </w:pPr>
                        <w:bookmarkStart w:id="66" w:name="_Toc5096199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66"/>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67" w:name="_Toc509418309"/>
      <w:r>
        <w:rPr>
          <w:rFonts w:hint="eastAsia"/>
        </w:rPr>
        <w:t>系统平台</w:t>
      </w:r>
      <w:bookmarkEnd w:id="67"/>
    </w:p>
    <w:p w:rsidR="00355BD1" w:rsidRDefault="00B362FD" w:rsidP="00355BD1">
      <w:pPr>
        <w:ind w:firstLine="480"/>
      </w:pPr>
      <w:r>
        <w:rPr>
          <w:rFonts w:hint="eastAsia"/>
          <w:noProof/>
        </w:rPr>
        <mc:AlternateContent>
          <mc:Choice Requires="wpg">
            <w:drawing>
              <wp:anchor distT="0" distB="0" distL="114300" distR="114300" simplePos="0" relativeHeight="251707392"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132B62" w:rsidRPr="003765BE" w:rsidRDefault="00132B62" w:rsidP="00BA1EA6">
                              <w:pPr>
                                <w:pStyle w:val="aff"/>
                                <w:spacing w:before="163" w:after="163"/>
                                <w:jc w:val="center"/>
                                <w:rPr>
                                  <w:rFonts w:ascii="Calibri" w:eastAsia="黑体" w:hAnsi="Calibri"/>
                                  <w:sz w:val="28"/>
                                  <w:szCs w:val="28"/>
                                </w:rPr>
                              </w:pPr>
                              <w:bookmarkStart w:id="68" w:name="_Toc5096199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0" style="position:absolute;left:0;text-align:left;margin-left:0;margin-top:28.75pt;width:413.85pt;height:292.8pt;z-index:25170739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">
                <v:shape id="图片 51" o:spid="_x0000_s1061"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96" o:title=""/>
                  <v:path arrowok="t"/>
                </v:shape>
                <v:shape id="文本框 55" o:spid="_x0000_s1062"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132B62" w:rsidRPr="003765BE" w:rsidRDefault="00132B62" w:rsidP="00BA1EA6">
                        <w:pPr>
                          <w:pStyle w:val="aff"/>
                          <w:spacing w:before="163" w:after="163"/>
                          <w:jc w:val="center"/>
                          <w:rPr>
                            <w:rFonts w:ascii="Calibri" w:eastAsia="黑体" w:hAnsi="Calibri"/>
                            <w:sz w:val="28"/>
                            <w:szCs w:val="28"/>
                          </w:rPr>
                        </w:pPr>
                        <w:bookmarkStart w:id="69" w:name="_Toc5096199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9"/>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2512"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132B62" w:rsidRPr="000816EC" w:rsidRDefault="00132B62" w:rsidP="00511DB0">
                              <w:pPr>
                                <w:pStyle w:val="aff"/>
                                <w:spacing w:before="163" w:after="163"/>
                                <w:jc w:val="center"/>
                                <w:rPr>
                                  <w:rFonts w:eastAsia="宋体"/>
                                  <w:sz w:val="24"/>
                                  <w:szCs w:val="24"/>
                                </w:rPr>
                              </w:pPr>
                              <w:bookmarkStart w:id="70" w:name="_Toc5096199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3" style="position:absolute;left:0;text-align:left;margin-left:0;margin-top:178.25pt;width:413.85pt;height:391.2pt;z-index:25171251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JoP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X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JiaD79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4"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8" o:title=""/>
                  <v:path arrowok="t"/>
                </v:shape>
                <v:shape id="文本框 63" o:spid="_x0000_s1065"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132B62" w:rsidRPr="000816EC" w:rsidRDefault="00132B62" w:rsidP="00511DB0">
                        <w:pPr>
                          <w:pStyle w:val="aff"/>
                          <w:spacing w:before="163" w:after="163"/>
                          <w:jc w:val="center"/>
                          <w:rPr>
                            <w:rFonts w:eastAsia="宋体"/>
                            <w:sz w:val="24"/>
                            <w:szCs w:val="24"/>
                          </w:rPr>
                        </w:pPr>
                        <w:bookmarkStart w:id="71" w:name="_Toc5096199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1"/>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72" w:name="_Toc509418310"/>
      <w:r>
        <w:t>实验结果及分析</w:t>
      </w:r>
      <w:bookmarkEnd w:id="72"/>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73" w:name="_Toc50962000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1</w:t>
      </w:r>
      <w:r w:rsidR="006A76E8">
        <w:fldChar w:fldCharType="end"/>
      </w:r>
      <w:r>
        <w:rPr>
          <w:rFonts w:hint="eastAsia"/>
        </w:rPr>
        <w:t>模型重建详细数据</w:t>
      </w:r>
      <w:bookmarkEnd w:id="7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74" w:name="_Toc509418311"/>
      <w:r>
        <w:rPr>
          <w:rFonts w:hint="eastAsia"/>
        </w:rPr>
        <w:t>效率</w:t>
      </w:r>
      <w:r w:rsidR="00770B6D">
        <w:rPr>
          <w:rFonts w:hint="eastAsia"/>
        </w:rPr>
        <w:t>分析</w:t>
      </w:r>
      <w:bookmarkEnd w:id="74"/>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1728"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132B62" w:rsidRPr="006C1597" w:rsidRDefault="00132B62" w:rsidP="00956C56">
                              <w:pPr>
                                <w:pStyle w:val="aff"/>
                                <w:spacing w:before="163" w:after="163"/>
                                <w:rPr>
                                  <w:rFonts w:eastAsia="宋体"/>
                                  <w:sz w:val="24"/>
                                  <w:szCs w:val="24"/>
                                </w:rPr>
                              </w:pPr>
                              <w:bookmarkStart w:id="75" w:name="_Toc5096199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6" style="position:absolute;left:0;text-align:left;margin-left:0;margin-top:26.4pt;width:413.85pt;height:249.15pt;z-index:25172172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IzUc9j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7"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0" o:title=""/>
                  <v:path arrowok="t"/>
                </v:shape>
                <v:shape id="文本框 61" o:spid="_x0000_s1068"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132B62" w:rsidRPr="006C1597" w:rsidRDefault="00132B62" w:rsidP="00956C56">
                        <w:pPr>
                          <w:pStyle w:val="aff"/>
                          <w:spacing w:before="163" w:after="163"/>
                          <w:rPr>
                            <w:rFonts w:eastAsia="宋体"/>
                            <w:sz w:val="24"/>
                            <w:szCs w:val="24"/>
                          </w:rPr>
                        </w:pPr>
                        <w:bookmarkStart w:id="76" w:name="_Toc5096199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76"/>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77" w:name="_Toc509418312"/>
      <w:r>
        <w:rPr>
          <w:rFonts w:hint="eastAsia"/>
        </w:rPr>
        <w:t>精度验证</w:t>
      </w:r>
      <w:bookmarkEnd w:id="77"/>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5824"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132B62" w:rsidRPr="00045CCF" w:rsidRDefault="00132B62" w:rsidP="00AA1A63">
                              <w:pPr>
                                <w:pStyle w:val="aff"/>
                                <w:spacing w:before="163" w:after="163"/>
                                <w:rPr>
                                  <w:rFonts w:eastAsia="宋体"/>
                                  <w:sz w:val="24"/>
                                  <w:szCs w:val="24"/>
                                </w:rPr>
                              </w:pPr>
                              <w:bookmarkStart w:id="78" w:name="_Toc5096199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69" style="position:absolute;left:0;text-align:left;margin-left:-3.75pt;margin-top:.25pt;width:413.8pt;height:228.2pt;z-index:25172582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nlBz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0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2Z5Qc+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0"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2" o:title=""/>
                  <v:path arrowok="t"/>
                </v:shape>
                <v:shape id="文本框 393" o:spid="_x0000_s1071"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132B62" w:rsidRPr="00045CCF" w:rsidRDefault="00132B62" w:rsidP="00AA1A63">
                        <w:pPr>
                          <w:pStyle w:val="aff"/>
                          <w:spacing w:before="163" w:after="163"/>
                          <w:rPr>
                            <w:rFonts w:eastAsia="宋体"/>
                            <w:sz w:val="24"/>
                            <w:szCs w:val="24"/>
                          </w:rPr>
                        </w:pPr>
                        <w:bookmarkStart w:id="79" w:name="_Toc5096199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9"/>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0" w:name="_Toc509418313"/>
      <w:r>
        <w:rPr>
          <w:rFonts w:hint="eastAsia"/>
          <w:noProof/>
        </w:rPr>
        <mc:AlternateContent>
          <mc:Choice Requires="wpg">
            <w:drawing>
              <wp:anchor distT="0" distB="0" distL="114300" distR="114300" simplePos="0" relativeHeight="251731968"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132B62" w:rsidRPr="0045257E" w:rsidRDefault="00132B62" w:rsidP="00176F01">
                              <w:pPr>
                                <w:pStyle w:val="aff"/>
                                <w:spacing w:before="163" w:after="163"/>
                                <w:rPr>
                                  <w:rFonts w:ascii="黑体" w:eastAsia="黑体" w:hAnsi="黑体"/>
                                  <w:sz w:val="26"/>
                                  <w:szCs w:val="26"/>
                                </w:rPr>
                              </w:pPr>
                              <w:bookmarkStart w:id="81" w:name="_Toc50961997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2" style="position:absolute;left:0;text-align:left;margin-left:-.05pt;margin-top:41.7pt;width:413.85pt;height:328.55pt;z-index:25173196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HmL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T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A/RHmL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73"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132B62" w:rsidRPr="0045257E" w:rsidRDefault="00132B62" w:rsidP="00176F01">
                        <w:pPr>
                          <w:pStyle w:val="aff"/>
                          <w:spacing w:before="163" w:after="163"/>
                          <w:rPr>
                            <w:rFonts w:ascii="黑体" w:eastAsia="黑体" w:hAnsi="黑体"/>
                            <w:sz w:val="26"/>
                            <w:szCs w:val="26"/>
                          </w:rPr>
                        </w:pPr>
                        <w:bookmarkStart w:id="82" w:name="_Toc50961997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2"/>
                      </w:p>
                    </w:txbxContent>
                  </v:textbox>
                </v:shape>
                <v:shape id="图片 58" o:spid="_x0000_s1074"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4" o:title=""/>
                  <v:path arrowok="t"/>
                </v:shape>
                <w10:wrap type="topAndBottom"/>
              </v:group>
            </w:pict>
          </mc:Fallback>
        </mc:AlternateContent>
      </w:r>
      <w:r w:rsidR="00AA326B">
        <w:rPr>
          <w:rFonts w:hint="eastAsia"/>
        </w:rPr>
        <w:t>对比实验</w:t>
      </w:r>
      <w:bookmarkEnd w:id="80"/>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D6778C">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83" w:name="_Toc509418314"/>
      <w:r>
        <w:rPr>
          <w:rFonts w:hint="eastAsia"/>
          <w:lang w:val="en-GB"/>
        </w:rPr>
        <w:t>本章小结</w:t>
      </w:r>
      <w:bookmarkEnd w:id="8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14560"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132B62" w:rsidRPr="0028245C" w:rsidRDefault="00132B62" w:rsidP="00252B5D">
                              <w:pPr>
                                <w:pStyle w:val="aff"/>
                                <w:spacing w:before="163" w:after="163"/>
                                <w:jc w:val="center"/>
                                <w:rPr>
                                  <w:rFonts w:eastAsia="宋体"/>
                                  <w:sz w:val="24"/>
                                  <w:szCs w:val="24"/>
                                </w:rPr>
                              </w:pPr>
                              <w:bookmarkStart w:id="84" w:name="_Ref507191394"/>
                              <w:bookmarkStart w:id="85" w:name="_Toc5096199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4"/>
                              <w:r>
                                <w:t>建模</w:t>
                              </w:r>
                              <w:r>
                                <w:rPr>
                                  <w:rFonts w:hint="eastAsia"/>
                                </w:rPr>
                                <w:t>结果图。</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5" style="position:absolute;margin-left:0;margin-top:0;width:401.4pt;height:631pt;z-index:25171456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">
                <v:shape id="文本框 386" o:spid="_x0000_s1076"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132B62" w:rsidRPr="0028245C" w:rsidRDefault="00132B62" w:rsidP="00252B5D">
                        <w:pPr>
                          <w:pStyle w:val="aff"/>
                          <w:spacing w:before="163" w:after="163"/>
                          <w:jc w:val="center"/>
                          <w:rPr>
                            <w:rFonts w:eastAsia="宋体"/>
                            <w:sz w:val="24"/>
                            <w:szCs w:val="24"/>
                          </w:rPr>
                        </w:pPr>
                        <w:bookmarkStart w:id="86" w:name="_Ref507191394"/>
                        <w:bookmarkStart w:id="87" w:name="_Toc5096199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86"/>
                        <w:r>
                          <w:t>建模</w:t>
                        </w:r>
                        <w:r>
                          <w:rPr>
                            <w:rFonts w:hint="eastAsia"/>
                          </w:rPr>
                          <w:t>结果图。</w:t>
                        </w:r>
                        <w:bookmarkEnd w:id="87"/>
                      </w:p>
                    </w:txbxContent>
                  </v:textbox>
                </v:shape>
                <v:shape id="图片 385" o:spid="_x0000_s1077"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06" o:title=""/>
                  <v:path arrowok="t"/>
                </v:shape>
                <w10:wrap type="topAndBottom"/>
              </v:group>
            </w:pict>
          </mc:Fallback>
        </mc:AlternateContent>
      </w:r>
      <w:r w:rsidR="00295F1D">
        <w:br w:type="page"/>
      </w:r>
    </w:p>
    <w:p w:rsidR="00ED22B0" w:rsidRDefault="008C1062" w:rsidP="008C1062">
      <w:pPr>
        <w:pStyle w:val="1"/>
      </w:pPr>
      <w:bookmarkStart w:id="88" w:name="_Toc509418315"/>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88"/>
    </w:p>
    <w:p w:rsidR="00DA3003" w:rsidRDefault="00DA3003" w:rsidP="00DA3003">
      <w:pPr>
        <w:pStyle w:val="21"/>
      </w:pPr>
      <w:bookmarkStart w:id="89" w:name="_Toc509418316"/>
      <w:r>
        <w:rPr>
          <w:rFonts w:hint="eastAsia"/>
        </w:rPr>
        <w:t>引言</w:t>
      </w:r>
      <w:bookmarkEnd w:id="89"/>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6064"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132B62" w:rsidRPr="00380E46" w:rsidRDefault="00132B62" w:rsidP="00260E6A">
                              <w:pPr>
                                <w:pStyle w:val="aff"/>
                                <w:spacing w:before="163" w:after="163"/>
                                <w:jc w:val="center"/>
                                <w:rPr>
                                  <w:rFonts w:eastAsia="宋体"/>
                                  <w:sz w:val="24"/>
                                  <w:szCs w:val="24"/>
                                </w:rPr>
                              </w:pPr>
                              <w:bookmarkStart w:id="90" w:name="_Toc5096199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8" style="position:absolute;left:0;text-align:left;margin-left:-.35pt;margin-top:123.6pt;width:413.9pt;height:207.15pt;z-index:25173606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">
                <v:shape id="图片 387" o:spid="_x0000_s1079"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8" o:title=""/>
                  <v:path arrowok="t"/>
                </v:shape>
                <v:shape id="文本框 396" o:spid="_x0000_s1080"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132B62" w:rsidRPr="00380E46" w:rsidRDefault="00132B62" w:rsidP="00260E6A">
                        <w:pPr>
                          <w:pStyle w:val="aff"/>
                          <w:spacing w:before="163" w:after="163"/>
                          <w:jc w:val="center"/>
                          <w:rPr>
                            <w:rFonts w:eastAsia="宋体"/>
                            <w:sz w:val="24"/>
                            <w:szCs w:val="24"/>
                          </w:rPr>
                        </w:pPr>
                        <w:bookmarkStart w:id="91" w:name="_Toc5096199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1"/>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D6778C">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39136"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36444A" w:rsidRDefault="00132B62" w:rsidP="00D85CFD">
                            <w:pPr>
                              <w:pStyle w:val="aff"/>
                              <w:spacing w:before="163" w:after="163"/>
                              <w:rPr>
                                <w:rFonts w:eastAsia="宋体"/>
                                <w:sz w:val="24"/>
                              </w:rPr>
                            </w:pPr>
                            <w:bookmarkStart w:id="92" w:name="_Toc5096199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1" type="#_x0000_t202" style="position:absolute;left:0;text-align:left;margin-left:-.05pt;margin-top:239.65pt;width:413.8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K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PLGygPyISDbpy85UuJ5VfMhzvmcH6w&#10;edyJcItHpaApKJwsSmpwn//mj/koK0YpaXAeC+o/7ZgTlKgPBgWPw9sbrjc2vWF2egHY+Ai3zfJk&#10;4gMXVG9WDvQDrso8VsEQMxxrFTT05iJ0W4GrxsV8npJwRC0LK7O2PEL3NN+3D8zZk0gBtb2BflJZ&#10;/kyrLjepZee7gMQnISOxHYs4APGC451G4bSKcX9+vaespz+M2U8A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gUB2&#10;SkcCAAB4BAAADgAAAAAAAAAAAAAAAAAuAgAAZHJzL2Uyb0RvYy54bWxQSwECLQAUAAYACAAAACEA&#10;Qsq6t+EAAAAJAQAADwAAAAAAAAAAAAAAAAChBAAAZHJzL2Rvd25yZXYueG1sUEsFBgAAAAAEAAQA&#10;8wAAAK8FAAAAAA==&#10;" stroked="f">
                <v:textbox style="mso-fit-shape-to-text:t" inset="0,0,0,0">
                  <w:txbxContent>
                    <w:p w:rsidR="00132B62" w:rsidRPr="0036444A" w:rsidRDefault="00132B62" w:rsidP="00D85CFD">
                      <w:pPr>
                        <w:pStyle w:val="aff"/>
                        <w:spacing w:before="163" w:after="163"/>
                        <w:rPr>
                          <w:rFonts w:eastAsia="宋体"/>
                          <w:sz w:val="24"/>
                        </w:rPr>
                      </w:pPr>
                      <w:bookmarkStart w:id="93" w:name="_Toc5096199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3"/>
                    </w:p>
                  </w:txbxContent>
                </v:textbox>
                <w10:wrap type="topAndBottom"/>
              </v:shape>
            </w:pict>
          </mc:Fallback>
        </mc:AlternateContent>
      </w:r>
      <w:r>
        <w:rPr>
          <w:rFonts w:ascii="Times New Roman" w:hAnsi="Times New Roman"/>
          <w:noProof/>
          <w:szCs w:val="24"/>
        </w:rPr>
        <w:drawing>
          <wp:anchor distT="0" distB="0" distL="114300" distR="114300" simplePos="0" relativeHeight="251737088"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0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94" w:name="_Toc509418317"/>
      <w:r>
        <w:rPr>
          <w:rFonts w:hint="eastAsia"/>
        </w:rPr>
        <w:t>相关背景</w:t>
      </w:r>
      <w:bookmarkEnd w:id="94"/>
    </w:p>
    <w:p w:rsidR="00C1070C" w:rsidRDefault="00BC2173" w:rsidP="00BC2173">
      <w:pPr>
        <w:pStyle w:val="31"/>
      </w:pPr>
      <w:bookmarkStart w:id="95" w:name="_Toc509418318"/>
      <w:r>
        <w:rPr>
          <w:rFonts w:hint="eastAsia"/>
        </w:rPr>
        <w:t>多部件三维建模</w:t>
      </w:r>
      <w:bookmarkEnd w:id="95"/>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D6778C">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D6778C">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D6778C">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D6778C">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D6778C">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D6778C">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D6778C">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D6778C">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D6778C">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D6778C">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D6778C">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D6778C">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D6778C">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D6778C">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96" w:name="_Toc509418319"/>
      <w:r>
        <w:rPr>
          <w:rFonts w:hint="eastAsia"/>
        </w:rPr>
        <w:t>模型运动分析</w:t>
      </w:r>
      <w:bookmarkEnd w:id="96"/>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D6778C">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D6778C">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D6778C">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D6778C">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97" w:name="_Toc509418320"/>
      <w:r>
        <w:rPr>
          <w:rFonts w:hint="eastAsia"/>
        </w:rPr>
        <w:t>模型运动参数</w:t>
      </w:r>
      <w:r w:rsidR="007C1D97">
        <w:rPr>
          <w:rFonts w:hint="eastAsia"/>
        </w:rPr>
        <w:t>估计</w:t>
      </w:r>
      <w:bookmarkEnd w:id="97"/>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D6778C">
          <w:rPr>
            <w:noProof/>
          </w:rPr>
          <w:t>7</w:t>
        </w:r>
      </w:hyperlink>
      <w:r w:rsidR="00D6778C">
        <w:rPr>
          <w:noProof/>
        </w:rPr>
        <w:t xml:space="preserve">, </w:t>
      </w:r>
      <w:hyperlink w:anchor="_ENREF_76" w:tooltip="Li, 2013 #95" w:history="1">
        <w:r w:rsidR="00D6778C">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98" w:name="_Toc509418321"/>
      <w:r>
        <w:rPr>
          <w:rFonts w:hint="eastAsia"/>
        </w:rPr>
        <w:t>关节类型</w:t>
      </w:r>
      <w:bookmarkEnd w:id="98"/>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D6778C">
          <w:rPr>
            <w:noProof/>
          </w:rPr>
          <w:t>67</w:t>
        </w:r>
      </w:hyperlink>
      <w:r w:rsidR="00D6778C">
        <w:rPr>
          <w:noProof/>
        </w:rPr>
        <w:t xml:space="preserve">, </w:t>
      </w:r>
      <w:hyperlink w:anchor="_ENREF_76" w:tooltip="Li, 2013 #95" w:history="1">
        <w:r w:rsidR="00D6778C">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43232"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132B62" w:rsidRPr="00BB410E" w:rsidRDefault="00132B62" w:rsidP="004B7221">
                              <w:pPr>
                                <w:pStyle w:val="aff"/>
                                <w:spacing w:before="163" w:after="163"/>
                                <w:rPr>
                                  <w:rFonts w:eastAsia="宋体"/>
                                  <w:sz w:val="24"/>
                                  <w:szCs w:val="24"/>
                                </w:rPr>
                              </w:pPr>
                              <w:bookmarkStart w:id="99" w:name="_Toc5096199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2" style="position:absolute;left:0;text-align:left;margin-left:.3pt;margin-top:.25pt;width:413.8pt;height:383.75pt;z-index:25174323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Vyw0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4GHShz&#10;tbgDTIyCwkLGVrNLAddfU+tm1MDzA5vwpLoX8ClrtR5HqpUiUinz5tA+6kOB4TQia3jOxpH9YUVx&#10;iNXPJJQeXLpOMJ0w7wS5aqYKOqTvo/EiGBhXd2JpVPMKmDHBW+CISgZ3jSPXiVMXHlV4qRmfTLxS&#10;mIXX8kbDBA1TAWF+uXlFjW6J7aC+z1VHLlrs8Dvo+s7Uk5UD4D35EdiAIpAfF0B0L/l30jd3+6bj&#10;Q/x47bUe/vM4+x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dFcs&#10;NO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3"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1" o:title=""/>
                  <v:path arrowok="t"/>
                </v:shape>
                <v:shape id="文本框 404" o:spid="_x0000_s1084"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132B62" w:rsidRPr="00BB410E" w:rsidRDefault="00132B62" w:rsidP="004B7221">
                        <w:pPr>
                          <w:pStyle w:val="aff"/>
                          <w:spacing w:before="163" w:after="163"/>
                          <w:rPr>
                            <w:rFonts w:eastAsia="宋体"/>
                            <w:sz w:val="24"/>
                            <w:szCs w:val="24"/>
                          </w:rPr>
                        </w:pPr>
                        <w:bookmarkStart w:id="100" w:name="_Toc5096199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0"/>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1" w:name="_Toc509418322"/>
      <w:r>
        <w:rPr>
          <w:rFonts w:hint="eastAsia"/>
        </w:rPr>
        <w:t>驱动轮运动</w:t>
      </w:r>
      <w:r w:rsidR="007C1D97">
        <w:rPr>
          <w:rFonts w:hint="eastAsia"/>
        </w:rPr>
        <w:t>估计</w:t>
      </w:r>
      <w:bookmarkEnd w:id="101"/>
    </w:p>
    <w:p w:rsidR="000671C8" w:rsidRDefault="00226204" w:rsidP="000671C8">
      <w:pPr>
        <w:ind w:firstLine="480"/>
      </w:pPr>
      <w:r>
        <w:rPr>
          <w:rFonts w:hint="eastAsia"/>
          <w:noProof/>
        </w:rPr>
        <mc:AlternateContent>
          <mc:Choice Requires="wpg">
            <w:drawing>
              <wp:anchor distT="0" distB="0" distL="114300" distR="114300" simplePos="0" relativeHeight="251747328"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132B62" w:rsidRPr="00B10AE0" w:rsidRDefault="00132B62" w:rsidP="00226204">
                              <w:pPr>
                                <w:pStyle w:val="aff"/>
                                <w:spacing w:before="163" w:after="163"/>
                                <w:rPr>
                                  <w:rFonts w:eastAsia="宋体"/>
                                  <w:sz w:val="24"/>
                                  <w:szCs w:val="24"/>
                                </w:rPr>
                              </w:pPr>
                              <w:bookmarkStart w:id="102" w:name="_Toc5096199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5" style="position:absolute;left:0;text-align:left;margin-left:.3pt;margin-top:73.55pt;width:413.8pt;height:319.9pt;z-index:25174732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bh1N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Fz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Atbh1N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6"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3" o:title=""/>
                  <v:path arrowok="t"/>
                </v:shape>
                <v:shape id="文本框 401" o:spid="_x0000_s1087"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132B62" w:rsidRPr="00B10AE0" w:rsidRDefault="00132B62" w:rsidP="00226204">
                        <w:pPr>
                          <w:pStyle w:val="aff"/>
                          <w:spacing w:before="163" w:after="163"/>
                          <w:rPr>
                            <w:rFonts w:eastAsia="宋体"/>
                            <w:sz w:val="24"/>
                            <w:szCs w:val="24"/>
                          </w:rPr>
                        </w:pPr>
                        <w:bookmarkStart w:id="103" w:name="_Toc5096199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3"/>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D6778C">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8B1BEF"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8B1BEF"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04" w:name="_Toc509418323"/>
      <w:r>
        <w:rPr>
          <w:rFonts w:hint="eastAsia"/>
        </w:rPr>
        <w:lastRenderedPageBreak/>
        <w:t>模型运动参数</w:t>
      </w:r>
      <w:r w:rsidR="00721AD3">
        <w:rPr>
          <w:rFonts w:hint="eastAsia"/>
        </w:rPr>
        <w:t>随机优化算法</w:t>
      </w:r>
      <w:bookmarkEnd w:id="104"/>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D6778C">
          <w:rPr>
            <w:noProof/>
          </w:rPr>
          <w:t>86</w:t>
        </w:r>
      </w:hyperlink>
      <w:r w:rsidR="00D6778C">
        <w:rPr>
          <w:noProof/>
        </w:rPr>
        <w:t>]</w:t>
      </w:r>
      <w:r w:rsidR="00840A60">
        <w:fldChar w:fldCharType="end"/>
      </w:r>
      <w:r w:rsidR="00C770C3" w:rsidRPr="00C770C3">
        <w:t>。</w:t>
      </w:r>
    </w:p>
    <w:p w:rsidR="00C65220" w:rsidRDefault="00C65220" w:rsidP="00C65220">
      <w:pPr>
        <w:pStyle w:val="31"/>
      </w:pPr>
      <w:bookmarkStart w:id="105" w:name="_Toc509418324"/>
      <w:r>
        <w:rPr>
          <w:rFonts w:hint="eastAsia"/>
        </w:rPr>
        <w:t>随机优化能量函数</w:t>
      </w:r>
      <w:bookmarkEnd w:id="105"/>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06" w:name="_Toc509418325"/>
      <w:r>
        <w:rPr>
          <w:rFonts w:hint="eastAsia"/>
        </w:rPr>
        <w:t>运动关节</w:t>
      </w:r>
      <w:r w:rsidR="00FD2B26">
        <w:rPr>
          <w:rFonts w:hint="eastAsia"/>
        </w:rPr>
        <w:t>类型</w:t>
      </w:r>
      <w:r>
        <w:rPr>
          <w:rFonts w:hint="eastAsia"/>
        </w:rPr>
        <w:t>搜索树</w:t>
      </w:r>
      <w:bookmarkEnd w:id="106"/>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D6778C">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1424"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132B62" w:rsidRPr="008A7C18" w:rsidRDefault="00132B62" w:rsidP="00ED5C63">
                              <w:pPr>
                                <w:pStyle w:val="aff"/>
                                <w:spacing w:before="163" w:after="163"/>
                              </w:pPr>
                              <w:bookmarkStart w:id="107" w:name="_Toc5096199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8" style="position:absolute;left:0;text-align:left;margin-left:-.35pt;margin-top:185pt;width:413.85pt;height:278.45pt;z-index:25175142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uHvZ1g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2m0xmevFDUBiNeQVppEz/ELC81fM&#10;+RmzMHhgE4apfwGfvNSbMdWNREmh7dtD+6gP+YVTSjYwyMbU/bhi2L7KZwoyj1OvFWwrzFtBraqp&#10;htpIgjdBBAPry1bMra5eAzEm+AocMcXhrTH1rTj19TiFGc3FZBKU6i54pa4N9M66HyDML7evmTUN&#10;rz2k97luucWyPXrXuqEmzWTlAfjAfQS2RhG4jwvgeZDChAxl3UxzHMH310Hr7n+O03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">
                <v:shape id="图片 406" o:spid="_x0000_s1089"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15" o:title=""/>
                  <v:path arrowok="t"/>
                </v:shape>
                <v:shape id="文本框 407" o:spid="_x0000_s1090"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132B62" w:rsidRPr="008A7C18" w:rsidRDefault="00132B62" w:rsidP="00ED5C63">
                        <w:pPr>
                          <w:pStyle w:val="aff"/>
                          <w:spacing w:before="163" w:after="163"/>
                        </w:pPr>
                        <w:bookmarkStart w:id="108" w:name="_Toc5096199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8"/>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5520"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132B62" w:rsidRPr="00E83298" w:rsidRDefault="00132B62" w:rsidP="00B579FD">
                              <w:pPr>
                                <w:pStyle w:val="aff"/>
                                <w:spacing w:before="163" w:after="163"/>
                                <w:jc w:val="center"/>
                                <w:rPr>
                                  <w:rFonts w:eastAsia="宋体"/>
                                  <w:sz w:val="24"/>
                                  <w:szCs w:val="24"/>
                                </w:rPr>
                              </w:pPr>
                              <w:bookmarkStart w:id="109" w:name="_Toc509619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1" style="position:absolute;left:0;text-align:left;margin-left:82.5pt;margin-top:43.05pt;width:248.55pt;height:163.65pt;z-index:25175552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BQPk1wMAALsIAAAOAAAAZHJzL2Uyb0RvYy54bWycVktvGzcQvhfofyB4&#10;l/dhSVYWlgNFfiCAkQhxipwpiqslskuyJPVwi96Kprn11Et76b3/oED/TZy/0RlyV34JzePg1XA4&#10;Q85838z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A2BQPk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2"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7" o:title=""/>
                  <v:path arrowok="t"/>
                </v:shape>
                <v:shape id="文本框 411" o:spid="_x0000_s1093"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132B62" w:rsidRPr="00E83298" w:rsidRDefault="00132B62" w:rsidP="00B579FD">
                        <w:pPr>
                          <w:pStyle w:val="aff"/>
                          <w:spacing w:before="163" w:after="163"/>
                          <w:jc w:val="center"/>
                          <w:rPr>
                            <w:rFonts w:eastAsia="宋体"/>
                            <w:sz w:val="24"/>
                            <w:szCs w:val="24"/>
                          </w:rPr>
                        </w:pPr>
                        <w:bookmarkStart w:id="110" w:name="_Toc5096199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0"/>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D6778C">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1" w:name="_Toc509418326"/>
      <w:r>
        <w:rPr>
          <w:rFonts w:hint="eastAsia"/>
        </w:rPr>
        <w:t>形状参数优化</w:t>
      </w:r>
      <w:bookmarkEnd w:id="111"/>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9616"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132B62" w:rsidRPr="001C1CB3" w:rsidRDefault="00132B62" w:rsidP="004643D7">
                              <w:pPr>
                                <w:pStyle w:val="aff"/>
                                <w:spacing w:before="163" w:after="163"/>
                                <w:jc w:val="center"/>
                                <w:rPr>
                                  <w:rFonts w:eastAsia="宋体"/>
                                  <w:sz w:val="24"/>
                                  <w:szCs w:val="24"/>
                                </w:rPr>
                              </w:pPr>
                              <w:bookmarkStart w:id="112" w:name="_Toc5096199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4" style="position:absolute;left:0;text-align:left;margin-left:-.35pt;margin-top:141.4pt;width:413.85pt;height:287.3pt;z-index:25175961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tJbS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ty3GOykvktQKIl5BWmkVH0ksPz18TY&#10;JdEweGAThql9BZ+iku0slJ0UBqXU7w7toz7kF07DoIVBNgvNdw3B9lW9EJB5nHq9oHth1QuiqRcS&#10;amPovHEiGGhb9WKhZf0GiDHHV+CICApvzULbiwvrxynMaMrmc6fku+C1uFHQO30/QJhfb98QrTpe&#10;W0jvS9lzi2R79Pa6ribVvLEAvOM+AutRBO7jAnjuJDchXVl30xxH8MO107r/n+Ps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DRtJbS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5"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19" o:title=""/>
                  <v:path arrowok="t"/>
                </v:shape>
                <v:shape id="文本框 414" o:spid="_x0000_s1096"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132B62" w:rsidRPr="001C1CB3" w:rsidRDefault="00132B62" w:rsidP="004643D7">
                        <w:pPr>
                          <w:pStyle w:val="aff"/>
                          <w:spacing w:before="163" w:after="163"/>
                          <w:jc w:val="center"/>
                          <w:rPr>
                            <w:rFonts w:eastAsia="宋体"/>
                            <w:sz w:val="24"/>
                            <w:szCs w:val="24"/>
                          </w:rPr>
                        </w:pPr>
                        <w:bookmarkStart w:id="113" w:name="_Toc5096199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3"/>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D6778C">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14" w:name="_Toc509418327"/>
      <w:r>
        <w:rPr>
          <w:rFonts w:hint="eastAsia"/>
        </w:rPr>
        <w:t>运动优化</w:t>
      </w:r>
      <w:r w:rsidR="00417F81">
        <w:rPr>
          <w:rFonts w:hint="eastAsia"/>
        </w:rPr>
        <w:t>算法</w:t>
      </w:r>
      <w:r>
        <w:rPr>
          <w:rFonts w:hint="eastAsia"/>
        </w:rPr>
        <w:t>总结</w:t>
      </w:r>
      <w:bookmarkEnd w:id="114"/>
    </w:p>
    <w:p w:rsidR="00B85D53" w:rsidRDefault="007445F8" w:rsidP="00B85D53">
      <w:pPr>
        <w:ind w:firstLine="480"/>
      </w:pPr>
      <w:r>
        <w:rPr>
          <w:noProof/>
        </w:rPr>
        <mc:AlternateContent>
          <mc:Choice Requires="wps">
            <w:drawing>
              <wp:anchor distT="0" distB="0" distL="114300" distR="114300" simplePos="0" relativeHeight="251769856"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D52319" w:rsidRDefault="00132B62" w:rsidP="007445F8">
                            <w:pPr>
                              <w:pStyle w:val="aff"/>
                              <w:spacing w:before="163" w:after="163"/>
                              <w:jc w:val="center"/>
                              <w:rPr>
                                <w:rFonts w:eastAsia="宋体"/>
                                <w:sz w:val="24"/>
                                <w:szCs w:val="24"/>
                              </w:rPr>
                            </w:pPr>
                            <w:bookmarkStart w:id="115" w:name="_Toc5096199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7" type="#_x0000_t202" style="position:absolute;left:0;text-align:left;margin-left:-.05pt;margin-top:342.15pt;width:413.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bnZm&#10;JEgCAAB4BAAADgAAAAAAAAAAAAAAAAAuAgAAZHJzL2Uyb0RvYy54bWxQSwECLQAUAAYACAAAACEA&#10;JDEarOAAAAAJAQAADwAAAAAAAAAAAAAAAACiBAAAZHJzL2Rvd25yZXYueG1sUEsFBgAAAAAEAAQA&#10;8wAAAK8FAAAAAA==&#10;" stroked="f">
                <v:textbox style="mso-fit-shape-to-text:t" inset="0,0,0,0">
                  <w:txbxContent>
                    <w:p w:rsidR="00132B62" w:rsidRPr="00D52319" w:rsidRDefault="00132B62" w:rsidP="007445F8">
                      <w:pPr>
                        <w:pStyle w:val="aff"/>
                        <w:spacing w:before="163" w:after="163"/>
                        <w:jc w:val="center"/>
                        <w:rPr>
                          <w:rFonts w:eastAsia="宋体"/>
                          <w:sz w:val="24"/>
                          <w:szCs w:val="24"/>
                        </w:rPr>
                      </w:pPr>
                      <w:bookmarkStart w:id="116" w:name="_Toc5096199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16"/>
                    </w:p>
                  </w:txbxContent>
                </v:textbox>
                <w10:wrap type="topAndBottom"/>
              </v:shape>
            </w:pict>
          </mc:Fallback>
        </mc:AlternateContent>
      </w:r>
      <w:r>
        <w:rPr>
          <w:rFonts w:hint="eastAsia"/>
          <w:noProof/>
        </w:rPr>
        <w:drawing>
          <wp:anchor distT="0" distB="0" distL="114300" distR="114300" simplePos="0" relativeHeight="251767808"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0">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17" w:name="_Toc509620002"/>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t>1</w:t>
      </w:r>
      <w:r w:rsidR="006A76E8">
        <w:fldChar w:fldCharType="end"/>
      </w:r>
      <w:r>
        <w:rPr>
          <w:rFonts w:hint="eastAsia"/>
        </w:rPr>
        <w:t>基于视频序列的机械模型仿真算法流程图</w:t>
      </w:r>
      <w:bookmarkEnd w:id="11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18" w:name="_Toc509418328"/>
      <w:r>
        <w:rPr>
          <w:rFonts w:hint="eastAsia"/>
        </w:rPr>
        <w:t>实验结果及分析</w:t>
      </w:r>
      <w:bookmarkEnd w:id="118"/>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19" w:name="_Toc50962000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2</w:t>
      </w:r>
      <w:r w:rsidR="006A76E8">
        <w:fldChar w:fldCharType="end"/>
      </w:r>
      <w:r>
        <w:rPr>
          <w:rFonts w:hint="eastAsia"/>
        </w:rPr>
        <w:t>模型运动优化详细数据</w:t>
      </w:r>
      <w:bookmarkEnd w:id="11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2688"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4A6EC7" w:rsidRDefault="00132B62" w:rsidP="0021316A">
                            <w:pPr>
                              <w:pStyle w:val="aff"/>
                              <w:spacing w:before="163" w:after="163"/>
                              <w:jc w:val="center"/>
                              <w:rPr>
                                <w:rFonts w:eastAsia="宋体"/>
                                <w:sz w:val="24"/>
                                <w:szCs w:val="24"/>
                              </w:rPr>
                            </w:pPr>
                            <w:bookmarkStart w:id="120" w:name="_Toc5096199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8" type="#_x0000_t202" style="position:absolute;left:0;text-align:left;margin-left:-.05pt;margin-top:589.25pt;width:413.8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OzY&#10;sbBIAgAAeAQAAA4AAAAAAAAAAAAAAAAALgIAAGRycy9lMm9Eb2MueG1sUEsBAi0AFAAGAAgAAAAh&#10;ANWL9F7hAAAACwEAAA8AAAAAAAAAAAAAAAAAogQAAGRycy9kb3ducmV2LnhtbFBLBQYAAAAABAAE&#10;APMAAACwBQAAAAA=&#10;" stroked="f">
                <v:textbox style="mso-fit-shape-to-text:t" inset="0,0,0,0">
                  <w:txbxContent>
                    <w:p w:rsidR="00132B62" w:rsidRPr="004A6EC7" w:rsidRDefault="00132B62" w:rsidP="0021316A">
                      <w:pPr>
                        <w:pStyle w:val="aff"/>
                        <w:spacing w:before="163" w:after="163"/>
                        <w:jc w:val="center"/>
                        <w:rPr>
                          <w:rFonts w:eastAsia="宋体"/>
                          <w:sz w:val="24"/>
                          <w:szCs w:val="24"/>
                        </w:rPr>
                      </w:pPr>
                      <w:bookmarkStart w:id="121" w:name="_Toc5096199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1"/>
                    </w:p>
                  </w:txbxContent>
                </v:textbox>
                <w10:wrap type="topAndBottom"/>
              </v:shape>
            </w:pict>
          </mc:Fallback>
        </mc:AlternateContent>
      </w:r>
      <w:r>
        <w:rPr>
          <w:noProof/>
        </w:rPr>
        <w:drawing>
          <wp:anchor distT="0" distB="0" distL="114300" distR="114300" simplePos="0" relativeHeight="251760640"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1">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6784"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132B62" w:rsidRPr="00842EE7" w:rsidRDefault="00132B62" w:rsidP="006F2886">
                              <w:pPr>
                                <w:pStyle w:val="aff"/>
                                <w:spacing w:before="163" w:after="163"/>
                                <w:rPr>
                                  <w:rFonts w:ascii="Calibri" w:eastAsia="黑体" w:hAnsi="Calibri"/>
                                  <w:sz w:val="28"/>
                                  <w:szCs w:val="28"/>
                                </w:rPr>
                              </w:pPr>
                              <w:bookmarkStart w:id="122" w:name="_Toc5096199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099" style="position:absolute;left:0;text-align:left;margin-left:-.35pt;margin-top:16.55pt;width:413.9pt;height:584.1pt;z-index:25176678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">
                <v:shape id="图片 417" o:spid="_x0000_s1100"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3" o:title=""/>
                  <v:path arrowok="t"/>
                </v:shape>
                <v:shape id="文本框 418" o:spid="_x0000_s1101"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132B62" w:rsidRPr="00842EE7" w:rsidRDefault="00132B62" w:rsidP="006F2886">
                        <w:pPr>
                          <w:pStyle w:val="aff"/>
                          <w:spacing w:before="163" w:after="163"/>
                          <w:rPr>
                            <w:rFonts w:ascii="Calibri" w:eastAsia="黑体" w:hAnsi="Calibri"/>
                            <w:sz w:val="28"/>
                            <w:szCs w:val="28"/>
                          </w:rPr>
                        </w:pPr>
                        <w:bookmarkStart w:id="123" w:name="_Toc5096199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3"/>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3952"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132B62" w:rsidRPr="003A4469" w:rsidRDefault="00132B62" w:rsidP="00C478E9">
                              <w:pPr>
                                <w:pStyle w:val="aff"/>
                                <w:spacing w:before="163" w:after="163"/>
                                <w:rPr>
                                  <w:rFonts w:eastAsia="宋体"/>
                                  <w:sz w:val="24"/>
                                  <w:szCs w:val="24"/>
                                </w:rPr>
                              </w:pPr>
                              <w:bookmarkStart w:id="124" w:name="_Toc5096199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2" style="position:absolute;left:0;text-align:left;margin-left:.3pt;margin-top:121.65pt;width:413.8pt;height:280.35pt;z-index:25177395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iQ7A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8+XFTN5eIWINES6goJG0UvOVx/TYydEQ2vDyjhRbUv4FNUcjMOZSOFQSn128f0aA/1hd0w2MBr&#10;Ng7NjyuCM6x6JqDycKRtBd0K81YQq3oqoUESF40TwUHbqhULLevXQIwJ3gJbRFC4axzaVpxa/6bC&#10;Q03ZZOKM/Ci8FjcKBqgfCgjzy+1rolXDaws9+Fy23CL5Ab29rWtMNVlZAN5xf48icB8XwHMnuWfS&#10;9XbzpOM7fH/trPY/PM7+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">
                <v:shape id="图片 420" o:spid="_x0000_s1103"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25" o:title=""/>
                  <v:path arrowok="t"/>
                </v:shape>
                <v:shape id="文本框 423" o:spid="_x0000_s1104"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132B62" w:rsidRPr="003A4469" w:rsidRDefault="00132B62" w:rsidP="00C478E9">
                        <w:pPr>
                          <w:pStyle w:val="aff"/>
                          <w:spacing w:before="163" w:after="163"/>
                          <w:rPr>
                            <w:rFonts w:eastAsia="宋体"/>
                            <w:sz w:val="24"/>
                            <w:szCs w:val="24"/>
                          </w:rPr>
                        </w:pPr>
                        <w:bookmarkStart w:id="125" w:name="_Toc5096199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25"/>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78048"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132B62" w:rsidRPr="000D6CCF" w:rsidRDefault="00132B62" w:rsidP="004042FC">
                              <w:pPr>
                                <w:pStyle w:val="aff"/>
                                <w:spacing w:before="163" w:after="163"/>
                                <w:rPr>
                                  <w:rFonts w:eastAsia="宋体"/>
                                  <w:sz w:val="24"/>
                                  <w:szCs w:val="24"/>
                                </w:rPr>
                              </w:pPr>
                              <w:bookmarkStart w:id="126" w:name="_Toc5096199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5" style="position:absolute;left:0;text-align:left;margin-left:.3pt;margin-top:.25pt;width:413.85pt;height:224.1pt;z-index:25177804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7gPx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ZBf7XC9uABKrIa8wjZzhFxKev2LO&#10;z5iFwQObMEz9S/gUld6MqW4kSkpt3x7aR33IL5xSsoFBNqbuhxXD9lU9V5B5nHqtYFth3gpqVU81&#10;1EYWvAkiGFhftWJhdf0aiDHBV+CIKQ5vjalvxamP4xRmNBeTSVCKXfBKXRvonbEfIMyvtq+ZNQ2v&#10;PaT3hW65xfI9ekfdUJNmsvIAfOA+AhtR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zO4D8d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6"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7" o:title=""/>
                  <v:path arrowok="t"/>
                </v:shape>
                <v:shape id="文本框 426" o:spid="_x0000_s1107"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132B62" w:rsidRPr="000D6CCF" w:rsidRDefault="00132B62" w:rsidP="004042FC">
                        <w:pPr>
                          <w:pStyle w:val="aff"/>
                          <w:spacing w:before="163" w:after="163"/>
                          <w:rPr>
                            <w:rFonts w:eastAsia="宋体"/>
                            <w:sz w:val="24"/>
                            <w:szCs w:val="24"/>
                          </w:rPr>
                        </w:pPr>
                        <w:bookmarkStart w:id="127" w:name="_Toc5096199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27"/>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28" w:name="_Toc509418329"/>
      <w:r>
        <w:rPr>
          <w:rFonts w:hint="eastAsia"/>
        </w:rPr>
        <w:t>本章小结</w:t>
      </w:r>
      <w:bookmarkEnd w:id="128"/>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8"/>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29" w:name="_Toc509418330"/>
      <w:r>
        <w:rPr>
          <w:rFonts w:hint="eastAsia"/>
        </w:rPr>
        <w:lastRenderedPageBreak/>
        <w:t>基于</w:t>
      </w:r>
      <w:r w:rsidR="00D13B5C">
        <w:rPr>
          <w:rFonts w:hint="eastAsia"/>
        </w:rPr>
        <w:t>运动参数优化</w:t>
      </w:r>
      <w:r>
        <w:rPr>
          <w:rFonts w:hint="eastAsia"/>
        </w:rPr>
        <w:t>的机械模型装箱方法</w:t>
      </w:r>
      <w:bookmarkEnd w:id="129"/>
    </w:p>
    <w:p w:rsidR="009F5760" w:rsidRDefault="00C402DF" w:rsidP="00C402DF">
      <w:pPr>
        <w:pStyle w:val="21"/>
      </w:pPr>
      <w:bookmarkStart w:id="130" w:name="_Toc509418331"/>
      <w:r>
        <w:rPr>
          <w:rFonts w:hint="eastAsia"/>
        </w:rPr>
        <w:t>引言</w:t>
      </w:r>
      <w:bookmarkEnd w:id="130"/>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D6778C">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D6778C">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D6778C">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D6778C">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1" w:name="_Toc509418332"/>
      <w:r>
        <w:rPr>
          <w:rFonts w:hint="eastAsia"/>
        </w:rPr>
        <w:t>相关背景</w:t>
      </w:r>
      <w:bookmarkEnd w:id="131"/>
    </w:p>
    <w:p w:rsidR="003849DA" w:rsidRDefault="003849DA" w:rsidP="003849DA">
      <w:pPr>
        <w:pStyle w:val="31"/>
      </w:pPr>
      <w:bookmarkStart w:id="132" w:name="_Toc509418333"/>
      <w:r>
        <w:rPr>
          <w:rFonts w:hint="eastAsia"/>
        </w:rPr>
        <w:t>机械模型拆解</w:t>
      </w:r>
      <w:bookmarkEnd w:id="132"/>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D6778C">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D6778C">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D6778C">
          <w:rPr>
            <w:noProof/>
          </w:rPr>
          <w:t>76</w:t>
        </w:r>
      </w:hyperlink>
      <w:r w:rsidR="00D6778C">
        <w:rPr>
          <w:noProof/>
        </w:rPr>
        <w:t xml:space="preserve">, </w:t>
      </w:r>
      <w:hyperlink w:anchor="_ENREF_79" w:tooltip="Sumner, 2013 #99" w:history="1">
        <w:r w:rsidR="00D6778C">
          <w:rPr>
            <w:noProof/>
          </w:rPr>
          <w:t>79</w:t>
        </w:r>
      </w:hyperlink>
      <w:r w:rsidR="00D6778C">
        <w:rPr>
          <w:noProof/>
        </w:rPr>
        <w:t xml:space="preserve">, </w:t>
      </w:r>
      <w:hyperlink w:anchor="_ENREF_92" w:tooltip="Xu, 2017 #126" w:history="1">
        <w:r w:rsidR="00D6778C">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D6778C">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D6778C">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33" w:name="_Toc509418334"/>
      <w:r>
        <w:rPr>
          <w:rFonts w:hint="eastAsia"/>
        </w:rPr>
        <w:t>装箱算法</w:t>
      </w:r>
      <w:bookmarkEnd w:id="133"/>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D6778C">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D6778C">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D6778C">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D6778C">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D6778C">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D6778C">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D6778C">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D6778C">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D6778C">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D6778C">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D6778C">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D6778C">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34" w:name="_Toc509418335"/>
      <w:r>
        <w:rPr>
          <w:rFonts w:hint="eastAsia"/>
        </w:rPr>
        <w:t>算法概述</w:t>
      </w:r>
      <w:bookmarkEnd w:id="134"/>
    </w:p>
    <w:p w:rsidR="00D13B5C" w:rsidRDefault="00DC01DA" w:rsidP="00D13B5C">
      <w:pPr>
        <w:keepNext/>
        <w:ind w:firstLine="480"/>
      </w:pPr>
      <w:r>
        <w:rPr>
          <w:rFonts w:hint="eastAsia"/>
          <w:noProof/>
        </w:rPr>
        <mc:AlternateContent>
          <mc:Choice Requires="wpg">
            <w:drawing>
              <wp:anchor distT="0" distB="0" distL="114300" distR="114300" simplePos="0" relativeHeight="251782144"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132B62" w:rsidRPr="00F51D55" w:rsidRDefault="00132B62" w:rsidP="00DC01DA">
                              <w:pPr>
                                <w:pStyle w:val="aff"/>
                                <w:spacing w:before="163" w:after="163"/>
                                <w:jc w:val="center"/>
                                <w:rPr>
                                  <w:rFonts w:eastAsia="宋体"/>
                                  <w:sz w:val="24"/>
                                  <w:szCs w:val="24"/>
                                </w:rPr>
                              </w:pPr>
                              <w:bookmarkStart w:id="135" w:name="_Toc509619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8" style="position:absolute;left:0;text-align:left;margin-left:-.25pt;margin-top:173.5pt;width:413.85pt;height:171.95pt;z-index:251782144"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AiJba5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09"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0" o:title=""/>
                  <v:path arrowok="t"/>
                </v:shape>
                <v:shape id="文本框 431" o:spid="_x0000_s1110"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132B62" w:rsidRPr="00F51D55" w:rsidRDefault="00132B62" w:rsidP="00DC01DA">
                        <w:pPr>
                          <w:pStyle w:val="aff"/>
                          <w:spacing w:before="163" w:after="163"/>
                          <w:jc w:val="center"/>
                          <w:rPr>
                            <w:rFonts w:eastAsia="宋体"/>
                            <w:sz w:val="24"/>
                            <w:szCs w:val="24"/>
                          </w:rPr>
                        </w:pPr>
                        <w:bookmarkStart w:id="136" w:name="_Toc509619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36"/>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37" w:name="_Toc50962000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1BEF">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3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38" w:name="_Toc509418336"/>
      <w:r>
        <w:rPr>
          <w:rFonts w:hint="eastAsia"/>
        </w:rPr>
        <w:t>算法涉及的</w:t>
      </w:r>
      <w:r w:rsidR="008A1BCC">
        <w:rPr>
          <w:rFonts w:hint="eastAsia"/>
        </w:rPr>
        <w:t>概念和</w:t>
      </w:r>
      <w:r w:rsidR="002C5A8A">
        <w:rPr>
          <w:rFonts w:hint="eastAsia"/>
        </w:rPr>
        <w:t>符号</w:t>
      </w:r>
      <w:bookmarkEnd w:id="138"/>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D6778C">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D6778C">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39" w:name="_Toc509418337"/>
      <w:r>
        <w:rPr>
          <w:rFonts w:hint="eastAsia"/>
        </w:rPr>
        <w:t>基于</w:t>
      </w:r>
      <w:r w:rsidR="005562DE">
        <w:rPr>
          <w:rFonts w:hint="eastAsia"/>
        </w:rPr>
        <w:t>运动参数优化</w:t>
      </w:r>
      <w:r>
        <w:rPr>
          <w:rFonts w:hint="eastAsia"/>
        </w:rPr>
        <w:t>的模型层次</w:t>
      </w:r>
      <w:r w:rsidR="003A1FB2">
        <w:rPr>
          <w:rFonts w:hint="eastAsia"/>
        </w:rPr>
        <w:t>拆解算法</w:t>
      </w:r>
      <w:bookmarkEnd w:id="139"/>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0" w:name="_Toc509418338"/>
      <w:r>
        <w:rPr>
          <w:rFonts w:hint="eastAsia"/>
        </w:rPr>
        <w:t>层次拆解算法</w:t>
      </w:r>
      <w:bookmarkEnd w:id="140"/>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D6778C">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6240"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132B62" w:rsidRPr="003641E0" w:rsidRDefault="00132B62" w:rsidP="00921782">
                              <w:pPr>
                                <w:pStyle w:val="aff"/>
                                <w:spacing w:before="163" w:after="163"/>
                                <w:jc w:val="center"/>
                                <w:rPr>
                                  <w:rFonts w:eastAsia="宋体"/>
                                  <w:sz w:val="24"/>
                                  <w:szCs w:val="24"/>
                                </w:rPr>
                              </w:pPr>
                              <w:bookmarkStart w:id="141" w:name="_Toc509619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1" style="position:absolute;left:0;text-align:left;margin-left:-.25pt;margin-top:9.75pt;width:413.9pt;height:216.3pt;z-index:251786240"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CdJSbp&#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2"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2" o:title=""/>
                  <v:path arrowok="t"/>
                </v:shape>
                <v:shape id="文本框 428" o:spid="_x0000_s1113"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132B62" w:rsidRPr="003641E0" w:rsidRDefault="00132B62" w:rsidP="00921782">
                        <w:pPr>
                          <w:pStyle w:val="aff"/>
                          <w:spacing w:before="163" w:after="163"/>
                          <w:jc w:val="center"/>
                          <w:rPr>
                            <w:rFonts w:eastAsia="宋体"/>
                            <w:sz w:val="24"/>
                            <w:szCs w:val="24"/>
                          </w:rPr>
                        </w:pPr>
                        <w:bookmarkStart w:id="142" w:name="_Toc509619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2"/>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43" w:name="_Toc509418339"/>
      <w:r>
        <w:rPr>
          <w:rFonts w:hint="eastAsia"/>
          <w:noProof/>
        </w:rPr>
        <mc:AlternateContent>
          <mc:Choice Requires="wpg">
            <w:drawing>
              <wp:anchor distT="0" distB="0" distL="114300" distR="114300" simplePos="0" relativeHeight="251790336"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132B62" w:rsidRPr="00445E50" w:rsidRDefault="00132B62" w:rsidP="00B45646">
                              <w:pPr>
                                <w:pStyle w:val="aff"/>
                                <w:spacing w:before="163" w:after="163"/>
                                <w:jc w:val="center"/>
                                <w:rPr>
                                  <w:rFonts w:ascii="黑体" w:eastAsia="黑体" w:hAnsi="黑体"/>
                                  <w:sz w:val="26"/>
                                  <w:szCs w:val="26"/>
                                </w:rPr>
                              </w:pPr>
                              <w:bookmarkStart w:id="144" w:name="_Toc50961998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4" style="position:absolute;left:0;text-align:left;margin-left:55.2pt;margin-top:41.6pt;width:303pt;height:209.15pt;z-index:251790336"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ipX0g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z0mS1neAiRaQl6hGRpFLzk8f02MXRAN&#10;gwc2YZjal/CpGtkXoRykMKil/nbfPupDfuE0DHoYZEVovukItq/muYDM49QbBT0Ky1EQXTuXUBuJ&#10;88aJcEHbZhQrLdvXQIwZvgJHRFB4qwjtKM6tH6cwoymbzZyS74LX4kZB7/T9AGF+tXlNtBp4bSG9&#10;L+TILZLv0NvruppUs84C8I77CKxHEbiPC+C5k9yEdGU9TH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">
                <v:shape id="图片 433" o:spid="_x0000_s1115"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4" o:title=""/>
                  <v:path arrowok="t"/>
                </v:shape>
                <v:shape id="文本框 434" o:spid="_x0000_s1116"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132B62" w:rsidRPr="00445E50" w:rsidRDefault="00132B62" w:rsidP="00B45646">
                        <w:pPr>
                          <w:pStyle w:val="aff"/>
                          <w:spacing w:before="163" w:after="163"/>
                          <w:jc w:val="center"/>
                          <w:rPr>
                            <w:rFonts w:ascii="黑体" w:eastAsia="黑体" w:hAnsi="黑体"/>
                            <w:sz w:val="26"/>
                            <w:szCs w:val="26"/>
                          </w:rPr>
                        </w:pPr>
                        <w:bookmarkStart w:id="145" w:name="_Toc509619988"/>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45"/>
                      </w:p>
                    </w:txbxContent>
                  </v:textbox>
                </v:shape>
                <w10:wrap type="topAndBottom"/>
              </v:group>
            </w:pict>
          </mc:Fallback>
        </mc:AlternateContent>
      </w:r>
      <w:r w:rsidR="005F503E">
        <w:rPr>
          <w:rFonts w:hint="eastAsia"/>
        </w:rPr>
        <w:t>优化模型运动参数</w:t>
      </w:r>
      <w:bookmarkEnd w:id="143"/>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fldChar w:fldCharType="separate"/>
      </w:r>
      <w:r w:rsidR="00D6778C">
        <w:rPr>
          <w:noProof/>
          <w:vertAlign w:val="superscript"/>
        </w:rPr>
        <w:t>[</w:t>
      </w:r>
      <w:hyperlink w:anchor="_ENREF_95" w:tooltip="Chernov, 2010 #129" w:history="1">
        <w:r w:rsidR="00D6778C">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4432"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132B62" w:rsidRPr="001C144D" w:rsidRDefault="00132B62" w:rsidP="00F527D1">
                              <w:pPr>
                                <w:pStyle w:val="aff"/>
                                <w:spacing w:before="163" w:after="163"/>
                                <w:jc w:val="center"/>
                                <w:rPr>
                                  <w:rFonts w:eastAsia="宋体"/>
                                  <w:sz w:val="24"/>
                                  <w:szCs w:val="24"/>
                                </w:rPr>
                              </w:pPr>
                              <w:bookmarkStart w:id="146" w:name="_Toc5096199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7" style="position:absolute;left:0;text-align:left;margin-left:43.9pt;margin-top:.05pt;width:324.85pt;height:276.1pt;z-index:251794432"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CZnbvv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18"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36" o:title=""/>
                  <v:path arrowok="t"/>
                </v:shape>
                <v:shape id="文本框 437" o:spid="_x0000_s1119"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132B62" w:rsidRPr="001C144D" w:rsidRDefault="00132B62" w:rsidP="00F527D1">
                        <w:pPr>
                          <w:pStyle w:val="aff"/>
                          <w:spacing w:before="163" w:after="163"/>
                          <w:jc w:val="center"/>
                          <w:rPr>
                            <w:rFonts w:eastAsia="宋体"/>
                            <w:sz w:val="24"/>
                            <w:szCs w:val="24"/>
                          </w:rPr>
                        </w:pPr>
                        <w:bookmarkStart w:id="147" w:name="_Toc5096199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47"/>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D6778C">
          <w:rPr>
            <w:noProof/>
          </w:rPr>
          <w:t>67</w:t>
        </w:r>
      </w:hyperlink>
      <w:r w:rsidR="00D6778C">
        <w:rPr>
          <w:noProof/>
        </w:rPr>
        <w:t xml:space="preserve">, </w:t>
      </w:r>
      <w:hyperlink w:anchor="_ENREF_76" w:tooltip="Li, 2013 #95" w:history="1">
        <w:r w:rsidR="00D6778C">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D6778C">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D6778C">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48" w:name="_Toc509418340"/>
      <w:r>
        <w:rPr>
          <w:rFonts w:hint="eastAsia"/>
        </w:rPr>
        <w:t>模型部件组装箱算法</w:t>
      </w:r>
      <w:bookmarkEnd w:id="148"/>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D6778C">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D6778C">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49" w:name="_Toc509418341"/>
      <w:r>
        <w:rPr>
          <w:rFonts w:hint="eastAsia"/>
        </w:rPr>
        <w:t>部件组摆放策略</w:t>
      </w:r>
      <w:bookmarkEnd w:id="149"/>
    </w:p>
    <w:p w:rsidR="009015B5" w:rsidRDefault="00726315" w:rsidP="009015B5">
      <w:pPr>
        <w:ind w:firstLine="480"/>
      </w:pPr>
      <w:r>
        <w:rPr>
          <w:rFonts w:hint="eastAsia"/>
          <w:noProof/>
        </w:rPr>
        <mc:AlternateContent>
          <mc:Choice Requires="wpg">
            <w:drawing>
              <wp:anchor distT="0" distB="0" distL="114300" distR="114300" simplePos="0" relativeHeight="251798528"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132B62" w:rsidRPr="001577EC" w:rsidRDefault="00132B62" w:rsidP="00CA387D">
                              <w:pPr>
                                <w:pStyle w:val="aff"/>
                                <w:spacing w:before="163" w:after="163"/>
                                <w:rPr>
                                  <w:rFonts w:eastAsia="宋体"/>
                                  <w:sz w:val="24"/>
                                  <w:szCs w:val="24"/>
                                </w:rPr>
                              </w:pPr>
                              <w:bookmarkStart w:id="150" w:name="_Toc5096199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0" style="position:absolute;left:0;text-align:left;margin-left:-.25pt;margin-top:46.2pt;width:413.8pt;height:221.85pt;z-index:251798528"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y7SI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4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B3y7SI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1"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8" o:title=""/>
                  <v:path arrowok="t"/>
                </v:shape>
                <v:shape id="文本框 441" o:spid="_x0000_s1122"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132B62" w:rsidRPr="001577EC" w:rsidRDefault="00132B62" w:rsidP="00CA387D">
                        <w:pPr>
                          <w:pStyle w:val="aff"/>
                          <w:spacing w:before="163" w:after="163"/>
                          <w:rPr>
                            <w:rFonts w:eastAsia="宋体"/>
                            <w:sz w:val="24"/>
                            <w:szCs w:val="24"/>
                          </w:rPr>
                        </w:pPr>
                        <w:bookmarkStart w:id="151" w:name="_Toc5096199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1"/>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D6778C">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B1BEF">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B1BEF">
              <w:rPr>
                <w:noProof/>
              </w:rPr>
              <w:t>6</w:t>
            </w:r>
            <w:r>
              <w:fldChar w:fldCharType="end"/>
            </w:r>
            <w:r>
              <w:rPr>
                <w:rFonts w:hint="eastAsia"/>
              </w:rPr>
              <w:t>)</w:t>
            </w:r>
          </w:p>
        </w:tc>
      </w:tr>
    </w:tbl>
    <w:p w:rsidR="00306D97"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52" w:name="_Toc509418342"/>
      <w:r>
        <w:rPr>
          <w:rFonts w:hint="eastAsia"/>
        </w:rPr>
        <w:lastRenderedPageBreak/>
        <w:t>实时精确的</w:t>
      </w:r>
      <w:r w:rsidR="00CB6A5B">
        <w:rPr>
          <w:rFonts w:hint="eastAsia"/>
        </w:rPr>
        <w:t>网格</w:t>
      </w:r>
      <w:r>
        <w:rPr>
          <w:rFonts w:hint="eastAsia"/>
        </w:rPr>
        <w:t>半规则</w:t>
      </w:r>
      <w:r w:rsidR="004802B5">
        <w:rPr>
          <w:rFonts w:hint="eastAsia"/>
        </w:rPr>
        <w:t>化方法</w:t>
      </w:r>
      <w:bookmarkEnd w:id="152"/>
    </w:p>
    <w:p w:rsidR="00672FFE" w:rsidRDefault="004802B5" w:rsidP="004802B5">
      <w:pPr>
        <w:pStyle w:val="21"/>
      </w:pPr>
      <w:bookmarkStart w:id="153" w:name="_Toc509418343"/>
      <w:r>
        <w:rPr>
          <w:rFonts w:hint="eastAsia"/>
        </w:rPr>
        <w:t>引言</w:t>
      </w:r>
      <w:bookmarkEnd w:id="15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D6778C">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D6778C">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D6778C">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D6778C">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D6778C">
          <w:rPr>
            <w:noProof/>
            <w:vertAlign w:val="superscript"/>
          </w:rPr>
          <w:t>118</w:t>
        </w:r>
      </w:hyperlink>
      <w:r w:rsidR="00D6778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54" w:name="_Toc509418344"/>
      <w:r>
        <w:rPr>
          <w:rFonts w:hint="eastAsia"/>
        </w:rPr>
        <w:t>相关背景</w:t>
      </w:r>
      <w:bookmarkEnd w:id="154"/>
    </w:p>
    <w:p w:rsidR="003C615B" w:rsidRDefault="003C615B" w:rsidP="003C615B">
      <w:pPr>
        <w:pStyle w:val="31"/>
      </w:pPr>
      <w:bookmarkStart w:id="155" w:name="_Toc509418345"/>
      <w:r>
        <w:rPr>
          <w:rFonts w:hint="eastAsia"/>
        </w:rPr>
        <w:t>半规则网格与多分辨率分析</w:t>
      </w:r>
      <w:bookmarkEnd w:id="15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5408" behindDoc="0" locked="0" layoutInCell="1" allowOverlap="1" wp14:anchorId="4E9EB450" wp14:editId="39783DA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32B62" w:rsidRPr="00826737" w:rsidRDefault="00132B62" w:rsidP="002D2C15">
                              <w:pPr>
                                <w:pStyle w:val="aff"/>
                                <w:spacing w:before="163" w:after="163"/>
                                <w:ind w:firstLine="360"/>
                                <w:rPr>
                                  <w:rFonts w:ascii="黑体" w:eastAsia="黑体" w:hAnsi="黑体"/>
                                  <w:sz w:val="26"/>
                                  <w:szCs w:val="26"/>
                                </w:rPr>
                              </w:pPr>
                              <w:bookmarkStart w:id="156" w:name="_Toc50961999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9EB450" id="组合 17" o:spid="_x0000_s1123" style="position:absolute;left:0;text-align:left;margin-left:0;margin-top:12.85pt;width:413.85pt;height:224.5pt;z-index:25166540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qEdczN8AAAAHAQAADwAAAGRycy9k&#10;b3ducmV2LnhtbEyPQUvDQBCF74L/YRnBm90ktqakmZRS1FMRbAXpbZudJqHZ2ZDdJum/dz3pbR7v&#10;8d43+XoyrRiod41lhHgWgSAurW64Qvg6vD0tQTivWKvWMiHcyMG6uL/LVabtyJ807H0lQgm7TCHU&#10;3neZlK6sySg3sx1x8M62N8oH2VdS92oM5aaVSRS9SKMaDgu16mhbU3nZXw3C+6jGzXP8Ouwu5+3t&#10;eFh8fO9iQnx8mDYrEJ4m/xeGX/yADkVgOtkraydahPCIR0gWKYjgLpM0HCeEeTpPQRa5/M9f/A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">
                <v:shape id="图片 4" o:spid="_x0000_s1124"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0" o:title=""/>
                  <v:path arrowok="t"/>
                </v:shape>
                <v:shape id="文本框 1" o:spid="_x0000_s1125"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32B62" w:rsidRPr="00826737" w:rsidRDefault="00132B62" w:rsidP="002D2C15">
                        <w:pPr>
                          <w:pStyle w:val="aff"/>
                          <w:spacing w:before="163" w:after="163"/>
                          <w:ind w:firstLine="360"/>
                          <w:rPr>
                            <w:rFonts w:ascii="黑体" w:eastAsia="黑体" w:hAnsi="黑体"/>
                            <w:sz w:val="26"/>
                            <w:szCs w:val="26"/>
                          </w:rPr>
                        </w:pPr>
                        <w:bookmarkStart w:id="157" w:name="_Toc50961999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5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58" w:name="_Toc509418346"/>
      <w:r>
        <w:rPr>
          <w:rFonts w:hint="eastAsia"/>
        </w:rPr>
        <w:t>网格</w:t>
      </w:r>
      <w:r w:rsidR="003C615B">
        <w:rPr>
          <w:rFonts w:hint="eastAsia"/>
        </w:rPr>
        <w:t>半规则化算法</w:t>
      </w:r>
      <w:r w:rsidR="0070552A">
        <w:rPr>
          <w:rFonts w:hint="eastAsia"/>
        </w:rPr>
        <w:t>综述</w:t>
      </w:r>
      <w:bookmarkEnd w:id="158"/>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D6778C">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7456" behindDoc="0" locked="0" layoutInCell="1" allowOverlap="1" wp14:anchorId="54E2DCCE" wp14:editId="1E3DA53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32B62" w:rsidRPr="00E12106" w:rsidRDefault="00132B62" w:rsidP="00000F38">
                              <w:pPr>
                                <w:pStyle w:val="aff"/>
                                <w:spacing w:before="163" w:after="163"/>
                                <w:ind w:firstLine="360"/>
                                <w:rPr>
                                  <w:rFonts w:eastAsia="宋体"/>
                                  <w:sz w:val="24"/>
                                  <w:szCs w:val="24"/>
                                </w:rPr>
                              </w:pPr>
                              <w:bookmarkStart w:id="159" w:name="_Toc509619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E2DCCE" id="组合 8" o:spid="_x0000_s1126" style="position:absolute;left:0;text-align:left;margin-left:0;margin-top:7.45pt;width:413.9pt;height:446.65pt;z-index:25166745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9iRyF3wAAAAcBAAAPAAAAZHJzL2Rvd25yZXYu&#10;eG1sTI/NasMwEITvhb6D2EJvjWz3z3EthxDankKgSSHkplgb28RaGUuxnbfv9tQeZ2eZ+SZfTLYV&#10;A/a+caQgnkUgkEpnGqoUfO8+HlIQPmgyunWECq7oYVHc3uQ6M26kLxy2oRIcQj7TCuoQukxKX9Zo&#10;tZ+5Dom9k+utDiz7SppejxxuW5lE0Yu0uiFuqHWHqxrL8/ZiFXyOelw+xu/D+nxaXQ+7581+HaNS&#10;93fT8g1EwCn8PcMvPqNDwUxHdyHjRauAhwS+Ps1BsJsmrzzkqGAepQnIIpf/+YsfAA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">
                <v:shape id="图片 6" o:spid="_x0000_s1127"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42" o:title=""/>
                  <v:path arrowok="t"/>
                </v:shape>
                <v:shape id="文本框 7" o:spid="_x0000_s1128"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32B62" w:rsidRPr="00E12106" w:rsidRDefault="00132B62" w:rsidP="00000F38">
                        <w:pPr>
                          <w:pStyle w:val="aff"/>
                          <w:spacing w:before="163" w:after="163"/>
                          <w:ind w:firstLine="360"/>
                          <w:rPr>
                            <w:rFonts w:eastAsia="宋体"/>
                            <w:sz w:val="24"/>
                            <w:szCs w:val="24"/>
                          </w:rPr>
                        </w:pPr>
                        <w:bookmarkStart w:id="160" w:name="_Toc509619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60"/>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D6778C">
          <w:rPr>
            <w:noProof/>
          </w:rPr>
          <w:t>120</w:t>
        </w:r>
      </w:hyperlink>
      <w:r w:rsidR="00D6778C">
        <w:rPr>
          <w:noProof/>
        </w:rPr>
        <w:t xml:space="preserve">, </w:t>
      </w:r>
      <w:hyperlink w:anchor="_ENREF_121" w:tooltip="Schreiner, 2004 #14" w:history="1">
        <w:r w:rsidR="00D6778C">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D6778C">
          <w:rPr>
            <w:noProof/>
          </w:rPr>
          <w:t>122</w:t>
        </w:r>
      </w:hyperlink>
      <w:r w:rsidR="00D6778C">
        <w:rPr>
          <w:noProof/>
        </w:rPr>
        <w:t xml:space="preserve">, </w:t>
      </w:r>
      <w:hyperlink w:anchor="_ENREF_123" w:tooltip="Lee, 1998 #16" w:history="1">
        <w:r w:rsidR="00D6778C">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61" w:name="_Toc509418347"/>
      <w:r>
        <w:rPr>
          <w:rFonts w:hint="eastAsia"/>
        </w:rPr>
        <w:t>网格</w:t>
      </w:r>
      <w:r w:rsidR="003C615B">
        <w:rPr>
          <w:rFonts w:hint="eastAsia"/>
        </w:rPr>
        <w:t>半规则化相关工作</w:t>
      </w:r>
      <w:bookmarkEnd w:id="16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fldChar w:fldCharType="separate"/>
      </w:r>
      <w:r w:rsidR="00D6778C">
        <w:rPr>
          <w:noProof/>
          <w:vertAlign w:val="superscript"/>
        </w:rPr>
        <w:t>[</w:t>
      </w:r>
      <w:hyperlink w:anchor="_ENREF_123" w:tooltip="Lee, 1998 #16" w:history="1">
        <w:r w:rsidR="00D6778C">
          <w:rPr>
            <w:noProof/>
            <w:vertAlign w:val="superscript"/>
          </w:rPr>
          <w:t>123</w:t>
        </w:r>
      </w:hyperlink>
      <w:r w:rsidR="00D6778C">
        <w:rPr>
          <w:noProof/>
          <w:vertAlign w:val="superscript"/>
        </w:rPr>
        <w:t xml:space="preserve">, </w:t>
      </w:r>
      <w:hyperlink w:anchor="_ENREF_124" w:tooltip="Lounsbery, 1993 #17" w:history="1">
        <w:r w:rsidR="00D6778C">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D6778C">
          <w:rPr>
            <w:noProof/>
          </w:rPr>
          <w:t>123</w:t>
        </w:r>
      </w:hyperlink>
      <w:r w:rsidR="00D6778C">
        <w:rPr>
          <w:noProof/>
        </w:rPr>
        <w:t xml:space="preserve">, </w:t>
      </w:r>
      <w:hyperlink w:anchor="_ENREF_125" w:tooltip="Eck, 1995 #18" w:history="1">
        <w:r w:rsidR="00D6778C">
          <w:rPr>
            <w:noProof/>
          </w:rPr>
          <w:t>125</w:t>
        </w:r>
      </w:hyperlink>
      <w:r w:rsidR="00D6778C">
        <w:rPr>
          <w:noProof/>
        </w:rPr>
        <w:t xml:space="preserve">, </w:t>
      </w:r>
      <w:hyperlink w:anchor="_ENREF_126" w:tooltip="Gioia, 1999 #19" w:history="1">
        <w:r w:rsidR="00D6778C">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D6778C">
          <w:rPr>
            <w:noProof/>
          </w:rPr>
          <w:t>127</w:t>
        </w:r>
      </w:hyperlink>
      <w:r w:rsidR="00D6778C">
        <w:rPr>
          <w:noProof/>
        </w:rPr>
        <w:t xml:space="preserve">, </w:t>
      </w:r>
      <w:hyperlink w:anchor="_ENREF_128" w:tooltip="Lee, 2000 #21" w:history="1">
        <w:r w:rsidR="00D6778C">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D6778C">
          <w:rPr>
            <w:noProof/>
          </w:rPr>
          <w:t>129-132</w:t>
        </w:r>
      </w:hyperlink>
      <w:r w:rsidR="00D6778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D6778C">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D6778C">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D6778C">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D6778C">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D6778C">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D6778C">
          <w:rPr>
            <w:noProof/>
          </w:rPr>
          <w:t>139</w:t>
        </w:r>
      </w:hyperlink>
      <w:r w:rsidR="00D6778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D6778C">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D6778C">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D6778C">
          <w:rPr>
            <w:noProof/>
          </w:rPr>
          <w:t>141</w:t>
        </w:r>
      </w:hyperlink>
      <w:r w:rsidR="00D6778C">
        <w:rPr>
          <w:noProof/>
        </w:rPr>
        <w:t xml:space="preserve">, </w:t>
      </w:r>
      <w:hyperlink w:anchor="_ENREF_142" w:tooltip="Xiong, 2008 #38" w:history="1">
        <w:r w:rsidR="00D6778C">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D6778C">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D6778C">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D6778C">
          <w:rPr>
            <w:noProof/>
          </w:rPr>
          <w:t>145</w:t>
        </w:r>
      </w:hyperlink>
      <w:r w:rsidR="00D6778C">
        <w:rPr>
          <w:noProof/>
        </w:rPr>
        <w:t xml:space="preserve">, </w:t>
      </w:r>
      <w:hyperlink w:anchor="_ENREF_146" w:tooltip="Cellier, 2012 #42" w:history="1">
        <w:r w:rsidR="00D6778C">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D6778C">
          <w:rPr>
            <w:noProof/>
          </w:rPr>
          <w:t>145</w:t>
        </w:r>
      </w:hyperlink>
      <w:r w:rsidR="00D6778C">
        <w:rPr>
          <w:noProof/>
        </w:rPr>
        <w:t xml:space="preserve">, </w:t>
      </w:r>
      <w:hyperlink w:anchor="_ENREF_146" w:tooltip="Cellier, 2012 #42" w:history="1">
        <w:r w:rsidR="00D6778C">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D6778C">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62" w:name="_Toc509418348"/>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6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D6778C">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9504" behindDoc="0" locked="0" layoutInCell="1" allowOverlap="1" wp14:anchorId="3DF7719D" wp14:editId="58CE76F0">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32B62" w:rsidRPr="00AC20FB" w:rsidRDefault="00132B62" w:rsidP="00293329">
                              <w:pPr>
                                <w:pStyle w:val="aff"/>
                                <w:spacing w:before="163" w:after="163"/>
                                <w:ind w:firstLine="360"/>
                              </w:pPr>
                              <w:bookmarkStart w:id="163" w:name="_Toc50961999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4" w:name="OLE_LINK136"/>
                              <w:bookmarkStart w:id="165" w:name="OLE_LINK137"/>
                              <w:bookmarkStart w:id="16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4"/>
                              <w:bookmarkEnd w:id="165"/>
                              <w:bookmarkEnd w:id="16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F7719D" id="组合 14" o:spid="_x0000_s1129" style="position:absolute;left:0;text-align:left;margin-left:0;margin-top:68.75pt;width:413.25pt;height:342.15pt;z-index:25166950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bkv9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doLPY2q&#10;uV7cASVWQ1YhYGf4lYTrb5jzM2bh1QElvKT+BXzyUm/GVDcSJYW2bx/Soz1kF3Yp2cArNqbuxxXD&#10;6VU+U5B3cOlbwbbCvBXUqppqaA8oVUATRDhgfdmKudXVayiLCd4CW0xxuGtMfStOff2WwgPNxWQS&#10;jOoheKNuDYzOeiQgzS+3r5k1TVV7GA3PdVtZLDso7toWSXdmsvJAfKj8PYtQ+biAKg9SeB5DZzdP&#10;Ob6//10H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nW5L/e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0"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44" o:title=""/>
                  <v:path arrowok="t"/>
                </v:shape>
                <v:shape id="文本框 13" o:spid="_x0000_s1131"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32B62" w:rsidRPr="00AC20FB" w:rsidRDefault="00132B62" w:rsidP="00293329">
                        <w:pPr>
                          <w:pStyle w:val="aff"/>
                          <w:spacing w:before="163" w:after="163"/>
                          <w:ind w:firstLine="360"/>
                        </w:pPr>
                        <w:bookmarkStart w:id="167" w:name="_Toc50961999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68" w:name="OLE_LINK136"/>
                        <w:bookmarkStart w:id="169" w:name="OLE_LINK137"/>
                        <w:bookmarkStart w:id="17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68"/>
                        <w:bookmarkEnd w:id="169"/>
                        <w:bookmarkEnd w:id="17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67"/>
                      </w:p>
                    </w:txbxContent>
                  </v:textbox>
                </v:shape>
                <w10:wrap type="topAndBottom"/>
              </v:group>
            </w:pict>
          </mc:Fallback>
        </mc:AlternateContent>
      </w:r>
    </w:p>
    <w:p w:rsidR="00333765" w:rsidRDefault="00C65D8B" w:rsidP="00C65D8B">
      <w:pPr>
        <w:pStyle w:val="21"/>
      </w:pPr>
      <w:bookmarkStart w:id="171" w:name="_Toc509418349"/>
      <w:r>
        <w:rPr>
          <w:rFonts w:hint="eastAsia"/>
        </w:rPr>
        <w:t>基于层次的网格并行简化</w:t>
      </w:r>
      <w:bookmarkEnd w:id="17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72" w:name="_Toc509418350"/>
      <w:r>
        <w:rPr>
          <w:rFonts w:hint="eastAsia"/>
        </w:rPr>
        <w:t>网格</w:t>
      </w:r>
      <w:r w:rsidR="0000280B">
        <w:rPr>
          <w:rFonts w:hint="eastAsia"/>
        </w:rPr>
        <w:t>分层</w:t>
      </w:r>
      <w:r>
        <w:rPr>
          <w:rFonts w:hint="eastAsia"/>
        </w:rPr>
        <w:t>并行</w:t>
      </w:r>
      <w:r w:rsidR="0000280B">
        <w:rPr>
          <w:rFonts w:hint="eastAsia"/>
        </w:rPr>
        <w:t>简化</w:t>
      </w:r>
      <w:bookmarkEnd w:id="17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1552" behindDoc="0" locked="0" layoutInCell="1" allowOverlap="1" wp14:anchorId="03B5CC67" wp14:editId="706F3E84">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32B62" w:rsidRPr="0030130E" w:rsidRDefault="00132B62" w:rsidP="00984126">
                              <w:pPr>
                                <w:pStyle w:val="aff"/>
                                <w:spacing w:before="163" w:after="163"/>
                                <w:ind w:firstLine="360"/>
                                <w:rPr>
                                  <w:rFonts w:eastAsia="宋体"/>
                                  <w:sz w:val="24"/>
                                  <w:szCs w:val="24"/>
                                </w:rPr>
                              </w:pPr>
                              <w:bookmarkStart w:id="173" w:name="_Toc5096199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3B5CC67" id="组合 19" o:spid="_x0000_s1132" style="position:absolute;left:0;text-align:left;margin-left:0;margin-top:64.05pt;width:413.55pt;height:218pt;z-index:25167155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Ru3teO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33"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32B62" w:rsidRPr="0030130E" w:rsidRDefault="00132B62" w:rsidP="00984126">
                        <w:pPr>
                          <w:pStyle w:val="aff"/>
                          <w:spacing w:before="163" w:after="163"/>
                          <w:ind w:firstLine="360"/>
                          <w:rPr>
                            <w:rFonts w:eastAsia="宋体"/>
                            <w:sz w:val="24"/>
                            <w:szCs w:val="24"/>
                          </w:rPr>
                        </w:pPr>
                        <w:bookmarkStart w:id="174" w:name="_Toc5096199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74"/>
                      </w:p>
                    </w:txbxContent>
                  </v:textbox>
                </v:shape>
                <v:shape id="图片 16" o:spid="_x0000_s1134"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46"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D6778C">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8B1BEF"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75" w:name="OLE_LINK16"/>
            <w:bookmarkStart w:id="176" w:name="OLE_LINK17"/>
          </w:p>
        </w:tc>
        <w:tc>
          <w:tcPr>
            <w:tcW w:w="6539" w:type="dxa"/>
            <w:vAlign w:val="center"/>
          </w:tcPr>
          <w:p w:rsidR="003D7D18" w:rsidRPr="001E202C" w:rsidRDefault="008B1BEF"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4</w:t>
            </w:r>
            <w:r w:rsidR="004063CA">
              <w:fldChar w:fldCharType="end"/>
            </w:r>
            <w:r w:rsidRPr="001E202C">
              <w:t>)</w:t>
            </w:r>
          </w:p>
        </w:tc>
      </w:tr>
    </w:tbl>
    <w:bookmarkEnd w:id="175"/>
    <w:bookmarkEnd w:id="17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D6778C">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77" w:name="_Toc50962000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1</w:t>
      </w:r>
      <w:r w:rsidR="006A76E8">
        <w:fldChar w:fldCharType="end"/>
      </w:r>
      <w:r w:rsidRPr="00517E4C">
        <w:rPr>
          <w:rFonts w:hint="eastAsia"/>
        </w:rPr>
        <w:t>网格分层并行简化</w:t>
      </w:r>
      <w:r>
        <w:rPr>
          <w:rFonts w:hint="eastAsia"/>
        </w:rPr>
        <w:t>算法</w:t>
      </w:r>
      <w:bookmarkEnd w:id="17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78"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7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79" w:name="OLE_LINK1"/>
            <w:bookmarkStart w:id="180" w:name="OLE_LINK2"/>
            <w:bookmarkStart w:id="181" w:name="OLE_LINK3"/>
            <w:bookmarkStart w:id="182" w:name="OLE_LINK4"/>
            <w:bookmarkStart w:id="183" w:name="OLE_LINK5"/>
            <w:bookmarkStart w:id="184" w:name="OLE_LINK6"/>
            <w:bookmarkStart w:id="18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79"/>
            <w:bookmarkEnd w:id="180"/>
            <w:bookmarkEnd w:id="181"/>
            <w:bookmarkEnd w:id="182"/>
            <w:bookmarkEnd w:id="183"/>
            <w:bookmarkEnd w:id="184"/>
            <w:bookmarkEnd w:id="18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86" w:name="_Toc509418351"/>
      <w:bookmarkStart w:id="187" w:name="OLE_LINK13"/>
      <w:bookmarkStart w:id="188" w:name="OLE_LINK14"/>
      <w:bookmarkStart w:id="189" w:name="OLE_LINK139"/>
      <w:r>
        <w:rPr>
          <w:rFonts w:hint="eastAsia"/>
        </w:rPr>
        <w:t>网格表面参数化</w:t>
      </w:r>
      <w:bookmarkEnd w:id="186"/>
    </w:p>
    <w:bookmarkEnd w:id="187"/>
    <w:bookmarkEnd w:id="188"/>
    <w:bookmarkEnd w:id="189"/>
    <w:p w:rsidR="00F02BE5" w:rsidRDefault="004C0D8D" w:rsidP="00F02BE5">
      <w:pPr>
        <w:ind w:firstLine="480"/>
      </w:pPr>
      <w:r>
        <w:rPr>
          <w:rFonts w:hint="eastAsia"/>
        </w:rPr>
        <w:t>分</w:t>
      </w:r>
      <w:r>
        <w:t>层简化可以将输入的不规则网格</w:t>
      </w:r>
      <w:bookmarkStart w:id="190" w:name="OLE_LINK11"/>
      <w:bookmarkStart w:id="19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90"/>
      <w:bookmarkEnd w:id="191"/>
      <w:r>
        <w:t>简化成基网格</w:t>
      </w:r>
      <w:bookmarkStart w:id="192" w:name="OLE_LINK8"/>
      <w:bookmarkStart w:id="193" w:name="OLE_LINK9"/>
      <w:bookmarkStart w:id="19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92"/>
      <w:bookmarkEnd w:id="193"/>
      <w:bookmarkEnd w:id="19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7760" behindDoc="0" locked="0" layoutInCell="1" allowOverlap="1" wp14:anchorId="76BE4982" wp14:editId="7D16EE4B">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132B62" w:rsidRPr="00A927BB" w:rsidRDefault="00132B62" w:rsidP="009C72F8">
                            <w:pPr>
                              <w:pStyle w:val="aff"/>
                              <w:spacing w:before="163" w:after="163"/>
                              <w:rPr>
                                <w:rFonts w:eastAsia="宋体"/>
                                <w:sz w:val="24"/>
                                <w:szCs w:val="24"/>
                              </w:rPr>
                            </w:pPr>
                            <w:bookmarkStart w:id="195" w:name="_Toc5096199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6BE4982" id="文本框 3" o:spid="_x0000_s1135" type="#_x0000_t202" style="position:absolute;left:0;text-align:left;margin-left:0;margin-top:350.4pt;width:412.15pt;height:81.65pt;z-index:25163776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7bMw&#10;i0gCAAB4BAAADgAAAAAAAAAAAAAAAAAuAgAAZHJzL2Uyb0RvYy54bWxQSwECLQAUAAYACAAAACEA&#10;M+TDVOAAAAAIAQAADwAAAAAAAAAAAAAAAACiBAAAZHJzL2Rvd25yZXYueG1sUEsFBgAAAAAEAAQA&#10;8wAAAK8FAAAAAA==&#10;" stroked="f">
                <v:textbox style="mso-fit-shape-to-text:t" inset="0,0,0,0">
                  <w:txbxContent>
                    <w:p w:rsidR="00132B62" w:rsidRPr="00A927BB" w:rsidRDefault="00132B62" w:rsidP="009C72F8">
                      <w:pPr>
                        <w:pStyle w:val="aff"/>
                        <w:spacing w:before="163" w:after="163"/>
                        <w:rPr>
                          <w:rFonts w:eastAsia="宋体"/>
                          <w:sz w:val="24"/>
                          <w:szCs w:val="24"/>
                        </w:rPr>
                      </w:pPr>
                      <w:bookmarkStart w:id="196" w:name="_Toc5096199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96"/>
                    </w:p>
                  </w:txbxContent>
                </v:textbox>
                <w10:wrap type="topAndBottom"/>
              </v:shape>
            </w:pict>
          </mc:Fallback>
        </mc:AlternateContent>
      </w:r>
      <w:r>
        <w:rPr>
          <w:rFonts w:hint="eastAsia"/>
          <w:noProof/>
        </w:rPr>
        <w:drawing>
          <wp:anchor distT="0" distB="0" distL="114300" distR="114300" simplePos="0" relativeHeight="251635712" behindDoc="0" locked="0" layoutInCell="1" allowOverlap="1" wp14:anchorId="73C0AD00" wp14:editId="41B9DFA5">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7">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97" w:name="OLE_LINK26"/>
      <w:bookmarkStart w:id="19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97"/>
      <w:bookmarkEnd w:id="19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D6778C">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99" w:name="OLE_LINK40"/>
      <w:bookmarkStart w:id="20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99"/>
      <w:bookmarkEnd w:id="20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01" w:name="OLE_LINK18"/>
            <w:bookmarkStart w:id="202" w:name="OLE_LINK19"/>
            <w:bookmarkStart w:id="203" w:name="OLE_LINK20"/>
            <w:bookmarkStart w:id="20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05" w:name="OLE_LINK21"/>
                    <w:bookmarkStart w:id="206" w:name="OLE_LINK22"/>
                    <w:bookmarkStart w:id="20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08" w:name="OLE_LINK23"/>
                    <w:bookmarkStart w:id="209" w:name="OLE_LINK24"/>
                    <w:bookmarkEnd w:id="205"/>
                    <w:bookmarkEnd w:id="206"/>
                    <w:bookmarkEnd w:id="207"/>
                    <m:r>
                      <w:rPr>
                        <w:rFonts w:ascii="Cambria Math" w:hAnsi="Cambria Math"/>
                      </w:rPr>
                      <m:t>a</m:t>
                    </m:r>
                    <w:bookmarkEnd w:id="208"/>
                    <w:bookmarkEnd w:id="209"/>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5</w:t>
            </w:r>
            <w:r w:rsidR="004063CA">
              <w:fldChar w:fldCharType="end"/>
            </w:r>
            <w:r>
              <w:rPr>
                <w:rFonts w:hint="eastAsia"/>
              </w:rPr>
              <w:t>)</w:t>
            </w:r>
          </w:p>
        </w:tc>
      </w:tr>
    </w:tbl>
    <w:bookmarkEnd w:id="201"/>
    <w:bookmarkEnd w:id="202"/>
    <w:bookmarkEnd w:id="203"/>
    <w:bookmarkEnd w:id="20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8B1BEF"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10" w:name="OLE_LINK65"/>
      <w:bookmarkStart w:id="211" w:name="OLE_LINK66"/>
      <w:r w:rsidR="00C0402F">
        <w:rPr>
          <w:rFonts w:hint="eastAsia"/>
        </w:rPr>
        <w:t>保角映射</w:t>
      </w:r>
      <w:bookmarkEnd w:id="210"/>
      <w:bookmarkEnd w:id="21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12" w:name="OLE_LINK30"/>
      <w:bookmarkStart w:id="213" w:name="OLE_LINK31"/>
      <w:bookmarkStart w:id="214" w:name="OLE_LINK32"/>
      <m:oMath>
        <m:r>
          <m:rPr>
            <m:sty m:val="p"/>
          </m:rPr>
          <w:rPr>
            <w:rFonts w:ascii="Cambria Math" w:hAnsi="Cambria Math"/>
          </w:rPr>
          <m:t>Π</m:t>
        </m:r>
      </m:oMath>
      <w:bookmarkEnd w:id="212"/>
      <w:bookmarkEnd w:id="213"/>
      <w:bookmarkEnd w:id="21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15" w:name="OLE_LINK15"/>
          </w:p>
        </w:tc>
        <w:tc>
          <w:tcPr>
            <w:tcW w:w="4200" w:type="pct"/>
            <w:vAlign w:val="center"/>
          </w:tcPr>
          <w:p w:rsidR="00533EB3" w:rsidRDefault="00533EB3" w:rsidP="001700AF">
            <w:pPr>
              <w:ind w:firstLineChars="0" w:firstLine="0"/>
              <w:jc w:val="center"/>
            </w:pPr>
            <w:bookmarkStart w:id="216" w:name="OLE_LINK33"/>
            <w:bookmarkStart w:id="217" w:name="OLE_LINK34"/>
            <m:oMathPara>
              <m:oMath>
                <m:r>
                  <m:rPr>
                    <m:sty m:val="p"/>
                  </m:rPr>
                  <w:rPr>
                    <w:rFonts w:ascii="Cambria Math" w:hAnsi="Cambria Math"/>
                  </w:rPr>
                  <m:t>Π</m:t>
                </m:r>
                <w:bookmarkEnd w:id="216"/>
                <w:bookmarkEnd w:id="21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18" w:name="OLE_LINK38"/>
                    <w:bookmarkStart w:id="21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18"/>
                    <w:bookmarkEnd w:id="219"/>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8B1BEF"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20" w:name="OLE_LINK28"/>
                <w:bookmarkStart w:id="22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20"/>
            <w:bookmarkEnd w:id="221"/>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8</w:t>
            </w:r>
            <w:r w:rsidR="004063CA">
              <w:fldChar w:fldCharType="end"/>
            </w:r>
            <w:r>
              <w:rPr>
                <w:rFonts w:hint="eastAsia"/>
              </w:rPr>
              <w:t>)</w:t>
            </w:r>
          </w:p>
        </w:tc>
      </w:tr>
    </w:tbl>
    <w:bookmarkEnd w:id="21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22" w:name="OLE_LINK35"/>
        <w:bookmarkStart w:id="22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22"/>
      <w:bookmarkEnd w:id="22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24" w:name="OLE_LINK42"/>
            <w:bookmarkStart w:id="22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24"/>
            <w:bookmarkEnd w:id="22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8B1BEF"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40832" behindDoc="0" locked="0" layoutInCell="1" allowOverlap="1" wp14:anchorId="12C5A685" wp14:editId="4391ED2B">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132B62" w:rsidRPr="00035F3E" w:rsidRDefault="00132B62" w:rsidP="00035F3E">
                            <w:pPr>
                              <w:pStyle w:val="aff"/>
                              <w:spacing w:before="163" w:after="163"/>
                            </w:pPr>
                            <w:bookmarkStart w:id="226" w:name="_Toc5096199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27" w:name="OLE_LINK121"/>
                            <w:bookmarkStart w:id="228" w:name="OLE_LINK122"/>
                            <m:oMath>
                              <m:r>
                                <w:rPr>
                                  <w:rFonts w:ascii="Cambria Math" w:hAnsi="Cambria Math"/>
                                </w:rPr>
                                <m:t>l</m:t>
                              </m:r>
                            </m:oMath>
                            <w:bookmarkEnd w:id="227"/>
                            <w:bookmarkEnd w:id="228"/>
                            <w:r>
                              <w:rPr>
                                <w:rFonts w:hint="eastAsia"/>
                              </w:rPr>
                              <w:t>层网格向</w:t>
                            </w:r>
                            <w:bookmarkStart w:id="229" w:name="OLE_LINK126"/>
                            <w:bookmarkStart w:id="230" w:name="OLE_LINK127"/>
                            <m:oMath>
                              <m:r>
                                <w:rPr>
                                  <w:rFonts w:ascii="Cambria Math" w:hAnsi="Cambria Math"/>
                                </w:rPr>
                                <m:t>l</m:t>
                              </m:r>
                              <m:r>
                                <m:rPr>
                                  <m:sty m:val="p"/>
                                </m:rPr>
                                <w:rPr>
                                  <w:rFonts w:ascii="Cambria Math" w:hAnsi="Cambria Math"/>
                                </w:rPr>
                                <m:t>-1</m:t>
                              </m:r>
                            </m:oMath>
                            <w:r>
                              <w:rPr>
                                <w:rFonts w:hint="eastAsia"/>
                              </w:rPr>
                              <w:t>层网格</w:t>
                            </w:r>
                            <w:bookmarkEnd w:id="229"/>
                            <w:bookmarkEnd w:id="23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C5A685" id="文本框 12" o:spid="_x0000_s1136" type="#_x0000_t202" style="position:absolute;left:0;text-align:left;margin-left:1.05pt;margin-top:425.9pt;width:412.2pt;height:65.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HqE&#10;SgBJAgAAeQQAAA4AAAAAAAAAAAAAAAAALgIAAGRycy9lMm9Eb2MueG1sUEsBAi0AFAAGAAgAAAAh&#10;APuvRdjgAAAACQEAAA8AAAAAAAAAAAAAAAAAowQAAGRycy9kb3ducmV2LnhtbFBLBQYAAAAABAAE&#10;APMAAACwBQAAAAA=&#10;" stroked="f">
                <v:textbox style="mso-fit-shape-to-text:t" inset="0,0,0,0">
                  <w:txbxContent>
                    <w:p w:rsidR="00132B62" w:rsidRPr="00035F3E" w:rsidRDefault="00132B62" w:rsidP="00035F3E">
                      <w:pPr>
                        <w:pStyle w:val="aff"/>
                        <w:spacing w:before="163" w:after="163"/>
                      </w:pPr>
                      <w:bookmarkStart w:id="231" w:name="_Toc5096199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2" w:name="OLE_LINK121"/>
                      <w:bookmarkStart w:id="233" w:name="OLE_LINK122"/>
                      <m:oMath>
                        <m:r>
                          <w:rPr>
                            <w:rFonts w:ascii="Cambria Math" w:hAnsi="Cambria Math"/>
                          </w:rPr>
                          <m:t>l</m:t>
                        </m:r>
                      </m:oMath>
                      <w:bookmarkEnd w:id="232"/>
                      <w:bookmarkEnd w:id="233"/>
                      <w:r>
                        <w:rPr>
                          <w:rFonts w:hint="eastAsia"/>
                        </w:rPr>
                        <w:t>层网格向</w:t>
                      </w:r>
                      <w:bookmarkStart w:id="234" w:name="OLE_LINK126"/>
                      <w:bookmarkStart w:id="235" w:name="OLE_LINK127"/>
                      <m:oMath>
                        <m:r>
                          <w:rPr>
                            <w:rFonts w:ascii="Cambria Math" w:hAnsi="Cambria Math"/>
                          </w:rPr>
                          <m:t>l</m:t>
                        </m:r>
                        <m:r>
                          <m:rPr>
                            <m:sty m:val="p"/>
                          </m:rPr>
                          <w:rPr>
                            <w:rFonts w:ascii="Cambria Math" w:hAnsi="Cambria Math"/>
                          </w:rPr>
                          <m:t>-1</m:t>
                        </m:r>
                      </m:oMath>
                      <w:r>
                        <w:rPr>
                          <w:rFonts w:hint="eastAsia"/>
                        </w:rPr>
                        <w:t>层网格</w:t>
                      </w:r>
                      <w:bookmarkEnd w:id="234"/>
                      <w:bookmarkEnd w:id="23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8784" behindDoc="0" locked="0" layoutInCell="1" allowOverlap="1" wp14:anchorId="504474F2" wp14:editId="6D473816">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48">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36" w:name="OLE_LINK74"/>
      <w:bookmarkStart w:id="237" w:name="OLE_LINK75"/>
      <w:bookmarkStart w:id="23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36"/>
      <w:bookmarkEnd w:id="237"/>
      <w:bookmarkEnd w:id="23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39" w:name="OLE_LINK47"/>
      <w:bookmarkStart w:id="240" w:name="OLE_LINK48"/>
      <w:bookmarkStart w:id="24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39"/>
      <w:bookmarkEnd w:id="240"/>
      <w:bookmarkEnd w:id="24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8B1BEF" w:rsidP="00D415D7">
      <w:pPr>
        <w:pStyle w:val="af7"/>
        <w:numPr>
          <w:ilvl w:val="0"/>
          <w:numId w:val="28"/>
        </w:numPr>
        <w:ind w:left="0" w:firstLineChars="0" w:firstLine="480"/>
      </w:pPr>
      <m:oMath>
        <m:d>
          <m:dPr>
            <m:begChr m:val="{"/>
            <m:endChr m:val="}"/>
            <m:ctrlPr>
              <w:rPr>
                <w:rFonts w:ascii="Cambria Math" w:hAnsi="Cambria Math"/>
              </w:rPr>
            </m:ctrlPr>
          </m:dPr>
          <m:e>
            <w:bookmarkStart w:id="242" w:name="OLE_LINK44"/>
            <w:bookmarkStart w:id="24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2"/>
            <w:bookmarkEnd w:id="243"/>
          </m:e>
        </m:d>
        <m:r>
          <w:rPr>
            <w:rFonts w:ascii="Cambria Math" w:hAnsi="Cambria Math"/>
          </w:rPr>
          <m:t>∈</m:t>
        </m:r>
        <w:bookmarkStart w:id="244" w:name="OLE_LINK55"/>
        <w:bookmarkStart w:id="245" w:name="OLE_LINK56"/>
        <w:bookmarkStart w:id="24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4"/>
      <w:bookmarkEnd w:id="245"/>
      <w:bookmarkEnd w:id="246"/>
      <w:r w:rsidR="00AF65F1">
        <w:rPr>
          <w:rFonts w:hint="eastAsia"/>
        </w:rPr>
        <w:t>：在</w:t>
      </w:r>
      <w:bookmarkStart w:id="247" w:name="OLE_LINK58"/>
      <w:bookmarkStart w:id="248" w:name="OLE_LINK59"/>
      <w:bookmarkStart w:id="249" w:name="OLE_LINK60"/>
      <w:bookmarkStart w:id="250" w:name="OLE_LINK46"/>
      <m:oMath>
        <m:r>
          <w:rPr>
            <w:rFonts w:ascii="Cambria Math" w:hAnsi="Cambria Math"/>
          </w:rPr>
          <m:t>l</m:t>
        </m:r>
      </m:oMath>
      <w:bookmarkEnd w:id="247"/>
      <w:bookmarkEnd w:id="248"/>
      <w:bookmarkEnd w:id="249"/>
      <w:r w:rsidR="00AF65F1">
        <w:rPr>
          <w:rFonts w:hint="eastAsia"/>
        </w:rPr>
        <w:t>层网格</w:t>
      </w:r>
      <w:bookmarkEnd w:id="250"/>
      <w:r w:rsidR="00AF65F1">
        <w:rPr>
          <w:rFonts w:hint="eastAsia"/>
        </w:rPr>
        <w:t>简化过程中，</w:t>
      </w:r>
      <w:bookmarkStart w:id="251" w:name="OLE_LINK63"/>
      <w:bookmarkStart w:id="25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51"/>
      <w:bookmarkEnd w:id="252"/>
      <w:r w:rsidR="00AF65F1">
        <w:rPr>
          <w:rFonts w:hint="eastAsia"/>
        </w:rPr>
        <w:t>没有被删除，仍然保留在</w:t>
      </w:r>
      <w:bookmarkStart w:id="253" w:name="OLE_LINK61"/>
      <w:bookmarkStart w:id="254" w:name="OLE_LINK62"/>
      <m:oMath>
        <m:r>
          <w:rPr>
            <w:rFonts w:ascii="Cambria Math" w:hAnsi="Cambria Math"/>
          </w:rPr>
          <m:t>l-1</m:t>
        </m:r>
      </m:oMath>
      <w:r w:rsidR="00CC5BE5">
        <w:rPr>
          <w:rFonts w:hint="eastAsia"/>
        </w:rPr>
        <w:t>层网格</w:t>
      </w:r>
      <w:bookmarkEnd w:id="253"/>
      <w:bookmarkEnd w:id="254"/>
      <w:r w:rsidR="00CC5BE5">
        <w:rPr>
          <w:rFonts w:hint="eastAsia"/>
        </w:rPr>
        <w:t>表面。这种情况不需要对该顶点做参数化，</w:t>
      </w:r>
      <w:bookmarkStart w:id="255" w:name="OLE_LINK50"/>
      <w:bookmarkStart w:id="256" w:name="OLE_LINK51"/>
      <w:r w:rsidR="00AF26A5">
        <w:rPr>
          <w:rFonts w:hint="eastAsia"/>
        </w:rPr>
        <w:t>投影过后不改变顶点坐标，</w:t>
      </w:r>
      <w:bookmarkStart w:id="25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55"/>
        <w:bookmarkEnd w:id="25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57"/>
        <m:d>
          <m:dPr>
            <m:ctrlPr>
              <w:rPr>
                <w:rFonts w:ascii="Cambria Math" w:hAnsi="Cambria Math"/>
                <w:i/>
              </w:rPr>
            </m:ctrlPr>
          </m:dPr>
          <m:e>
            <w:bookmarkStart w:id="258" w:name="OLE_LINK52"/>
            <w:bookmarkStart w:id="259" w:name="OLE_LINK53"/>
            <w:bookmarkStart w:id="26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58"/>
            <w:bookmarkEnd w:id="259"/>
            <w:bookmarkEnd w:id="26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8B1BEF" w:rsidP="00D415D7">
      <w:pPr>
        <w:pStyle w:val="af7"/>
        <w:numPr>
          <w:ilvl w:val="0"/>
          <w:numId w:val="28"/>
        </w:numPr>
        <w:ind w:left="0" w:firstLineChars="0" w:firstLine="480"/>
      </w:pPr>
      <m:oMath>
        <m:d>
          <m:dPr>
            <m:begChr m:val="{"/>
            <m:endChr m:val="}"/>
            <m:ctrlPr>
              <w:rPr>
                <w:rFonts w:ascii="Cambria Math" w:hAnsi="Cambria Math"/>
              </w:rPr>
            </m:ctrlPr>
          </m:dPr>
          <m:e>
            <w:bookmarkStart w:id="261" w:name="OLE_LINK67"/>
            <w:bookmarkStart w:id="26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61"/>
            <w:bookmarkEnd w:id="26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3" w:name="OLE_LINK69"/>
        <w:bookmarkStart w:id="26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63"/>
      <w:bookmarkEnd w:id="264"/>
      <w:r w:rsidR="00AA4983">
        <w:rPr>
          <w:rFonts w:hint="eastAsia"/>
        </w:rPr>
        <w:t>：</w:t>
      </w:r>
      <w:bookmarkStart w:id="265" w:name="OLE_LINK111"/>
      <w:bookmarkStart w:id="266" w:name="OLE_LINK112"/>
      <w:bookmarkStart w:id="267" w:name="OLE_LINK118"/>
      <w:bookmarkStart w:id="268" w:name="OLE_LINK119"/>
      <w:bookmarkStart w:id="269" w:name="OLE_LINK120"/>
      <m:oMath>
        <m:r>
          <w:rPr>
            <w:rFonts w:ascii="Cambria Math" w:hAnsi="Cambria Math"/>
          </w:rPr>
          <m:t>l</m:t>
        </m:r>
      </m:oMath>
      <w:r w:rsidR="00AA4983">
        <w:rPr>
          <w:rFonts w:hint="eastAsia"/>
        </w:rPr>
        <w:t>层网格</w:t>
      </w:r>
      <w:bookmarkEnd w:id="265"/>
      <w:bookmarkEnd w:id="266"/>
      <w:r w:rsidR="00AA4983">
        <w:rPr>
          <w:rFonts w:hint="eastAsia"/>
        </w:rPr>
        <w:t>向</w:t>
      </w:r>
      <w:bookmarkStart w:id="270" w:name="OLE_LINK88"/>
      <w:bookmarkStart w:id="271" w:name="OLE_LINK89"/>
      <m:oMath>
        <m:r>
          <w:rPr>
            <w:rFonts w:ascii="Cambria Math" w:hAnsi="Cambria Math"/>
          </w:rPr>
          <m:t>l</m:t>
        </m:r>
        <w:bookmarkEnd w:id="270"/>
        <w:bookmarkEnd w:id="271"/>
        <m:r>
          <w:rPr>
            <w:rFonts w:ascii="Cambria Math" w:hAnsi="Cambria Math"/>
          </w:rPr>
          <m:t>-1</m:t>
        </m:r>
      </m:oMath>
      <w:r w:rsidR="00AA4983">
        <w:rPr>
          <w:rFonts w:hint="eastAsia"/>
        </w:rPr>
        <w:t>层网格简化</w:t>
      </w:r>
      <w:bookmarkEnd w:id="267"/>
      <w:bookmarkEnd w:id="268"/>
      <w:bookmarkEnd w:id="269"/>
      <w:r w:rsidR="00AA4983">
        <w:rPr>
          <w:rFonts w:hint="eastAsia"/>
        </w:rPr>
        <w:t>后，</w:t>
      </w:r>
      <w:bookmarkStart w:id="272" w:name="OLE_LINK85"/>
      <w:bookmarkStart w:id="273" w:name="OLE_LINK86"/>
      <w:bookmarkStart w:id="27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72"/>
      <w:bookmarkEnd w:id="273"/>
      <w:bookmarkEnd w:id="27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75" w:name="OLE_LINK71"/>
      <w:bookmarkStart w:id="276" w:name="OLE_LINK72"/>
      <w:bookmarkStart w:id="27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75"/>
      <w:bookmarkEnd w:id="276"/>
      <w:bookmarkEnd w:id="277"/>
      <w:r w:rsidR="00AA4983">
        <w:rPr>
          <w:rFonts w:hint="eastAsia"/>
        </w:rPr>
        <w:t>投影在新生成的三角面片</w:t>
      </w:r>
      <m:oMath>
        <m:r>
          <w:rPr>
            <w:rFonts w:ascii="Cambria Math" w:hAnsi="Cambria Math" w:hint="eastAsia"/>
          </w:rPr>
          <m:t>t</m:t>
        </m:r>
        <m:r>
          <w:rPr>
            <w:rFonts w:ascii="Cambria Math" w:hAnsi="Cambria Math"/>
          </w:rPr>
          <m:t>=</m:t>
        </m:r>
        <w:bookmarkStart w:id="278" w:name="OLE_LINK123"/>
        <w:bookmarkStart w:id="279" w:name="OLE_LINK124"/>
        <w:bookmarkStart w:id="280" w:name="OLE_LINK125"/>
        <m:d>
          <m:dPr>
            <m:begChr m:val="{"/>
            <m:endChr m:val="}"/>
            <m:ctrlPr>
              <w:rPr>
                <w:rFonts w:ascii="Cambria Math" w:hAnsi="Cambria Math"/>
                <w:i/>
              </w:rPr>
            </m:ctrlPr>
          </m:dPr>
          <m:e>
            <m:r>
              <w:rPr>
                <w:rFonts w:ascii="Cambria Math" w:hAnsi="Cambria Math"/>
              </w:rPr>
              <m:t>j,k,m</m:t>
            </m:r>
          </m:e>
        </m:d>
        <w:bookmarkEnd w:id="278"/>
        <w:bookmarkEnd w:id="279"/>
        <w:bookmarkEnd w:id="280"/>
        <m:r>
          <w:rPr>
            <w:rFonts w:ascii="Cambria Math" w:hAnsi="Cambria Math"/>
          </w:rPr>
          <m:t>∈</m:t>
        </m:r>
        <w:bookmarkStart w:id="281" w:name="OLE_LINK83"/>
        <w:bookmarkStart w:id="28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81"/>
      <w:bookmarkEnd w:id="282"/>
      <w:r w:rsidR="0018231E">
        <w:rPr>
          <w:rFonts w:hint="eastAsia"/>
        </w:rPr>
        <w:t>上得到平面上坐标</w:t>
      </w:r>
      <w:bookmarkStart w:id="283" w:name="OLE_LINK77"/>
      <w:bookmarkStart w:id="28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83"/>
      <w:bookmarkEnd w:id="284"/>
      <w:r w:rsidR="0018231E">
        <w:rPr>
          <w:rFonts w:hint="eastAsia"/>
        </w:rPr>
        <w:t>，用重心坐标</w:t>
      </w:r>
      <w:bookmarkStart w:id="285" w:name="OLE_LINK131"/>
      <w:bookmarkStart w:id="286" w:name="OLE_LINK132"/>
      <w:bookmarkStart w:id="28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85"/>
      <w:bookmarkEnd w:id="286"/>
      <w:bookmarkEnd w:id="287"/>
      <w:r w:rsidR="0018231E">
        <w:rPr>
          <w:rFonts w:hint="eastAsia"/>
        </w:rPr>
        <w:t>参数化</w:t>
      </w:r>
      <w:bookmarkStart w:id="288" w:name="OLE_LINK81"/>
      <w:bookmarkStart w:id="28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88"/>
      <w:bookmarkEnd w:id="289"/>
      <w:r w:rsidR="0018231E">
        <w:rPr>
          <w:rFonts w:hint="eastAsia"/>
        </w:rPr>
        <w:t>，如公式</w:t>
      </w:r>
      <w:bookmarkStart w:id="29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9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91" w:name="OLE_LINK99"/>
      <w:bookmarkStart w:id="292" w:name="OLE_LINK90"/>
      <w:bookmarkStart w:id="293" w:name="OLE_LINK91"/>
      <w:bookmarkStart w:id="294" w:name="OLE_LINK134"/>
      <w:bookmarkStart w:id="29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9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92"/>
      <w:bookmarkEnd w:id="293"/>
      <w:bookmarkEnd w:id="294"/>
      <w:bookmarkEnd w:id="295"/>
      <w:r w:rsidR="008B345E">
        <w:t>。</w:t>
      </w:r>
    </w:p>
    <w:p w:rsidR="003B31F3" w:rsidRDefault="008B1BEF" w:rsidP="00D415D7">
      <w:pPr>
        <w:pStyle w:val="af7"/>
        <w:numPr>
          <w:ilvl w:val="0"/>
          <w:numId w:val="28"/>
        </w:numPr>
        <w:ind w:left="0" w:firstLineChars="0" w:firstLine="480"/>
      </w:pPr>
      <m:oMath>
        <m:d>
          <m:dPr>
            <m:begChr m:val="{"/>
            <m:endChr m:val="}"/>
            <m:ctrlPr>
              <w:rPr>
                <w:rFonts w:ascii="Cambria Math" w:hAnsi="Cambria Math"/>
              </w:rPr>
            </m:ctrlPr>
          </m:dPr>
          <m:e>
            <w:bookmarkStart w:id="296" w:name="OLE_LINK113"/>
            <w:bookmarkStart w:id="29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6"/>
            <w:bookmarkEnd w:id="29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8" w:name="OLE_LINK100"/>
        <w:bookmarkStart w:id="299" w:name="OLE_LINK101"/>
        <w:bookmarkStart w:id="30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98"/>
      <w:bookmarkEnd w:id="299"/>
      <w:bookmarkEnd w:id="30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01" w:name="OLE_LINK128"/>
      <w:bookmarkStart w:id="302" w:name="OLE_LINK129"/>
      <w:bookmarkStart w:id="303" w:name="OLE_LINK130"/>
      <w:r w:rsidR="003B31F3">
        <w:rPr>
          <w:rFonts w:hint="eastAsia"/>
        </w:rPr>
        <w:t>比</w:t>
      </w:r>
      <m:oMath>
        <m:r>
          <w:rPr>
            <w:rFonts w:ascii="Cambria Math" w:hAnsi="Cambria Math"/>
          </w:rPr>
          <m:t>l</m:t>
        </m:r>
      </m:oMath>
      <w:r w:rsidR="003B31F3">
        <w:rPr>
          <w:rFonts w:hint="eastAsia"/>
        </w:rPr>
        <w:t>层更高层简化时被删除</w:t>
      </w:r>
      <w:bookmarkEnd w:id="301"/>
      <w:bookmarkEnd w:id="302"/>
      <w:bookmarkEnd w:id="30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04" w:name="OLE_LINK93"/>
            <w:bookmarkStart w:id="305" w:name="OLE_LINK94"/>
            <w:bookmarkStart w:id="306" w:name="OLE_LINK95"/>
            <w:bookmarkStart w:id="307" w:name="OLE_LINK96"/>
            <w:bookmarkStart w:id="308" w:name="OLE_LINK97"/>
            <m:acc>
              <m:accPr>
                <m:ctrlPr>
                  <w:rPr>
                    <w:rFonts w:ascii="Cambria Math" w:hAnsi="Cambria Math"/>
                    <w:i/>
                  </w:rPr>
                </m:ctrlPr>
              </m:accPr>
              <m:e>
                <m:r>
                  <w:rPr>
                    <w:rFonts w:ascii="Cambria Math" w:hAnsi="Cambria Math"/>
                  </w:rPr>
                  <m:t>j</m:t>
                </m:r>
              </m:e>
            </m:acc>
            <w:bookmarkEnd w:id="304"/>
            <w:bookmarkEnd w:id="305"/>
            <w:bookmarkEnd w:id="306"/>
            <w:bookmarkEnd w:id="307"/>
            <w:bookmarkEnd w:id="30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09" w:name="OLE_LINK103"/>
      <w:bookmarkStart w:id="310" w:name="OLE_LINK104"/>
      <w:bookmarkStart w:id="311" w:name="OLE_LINK105"/>
      <m:oMath>
        <m:acc>
          <m:accPr>
            <m:ctrlPr>
              <w:rPr>
                <w:rFonts w:ascii="Cambria Math" w:hAnsi="Cambria Math"/>
              </w:rPr>
            </m:ctrlPr>
          </m:accPr>
          <m:e>
            <m:r>
              <w:rPr>
                <w:rFonts w:ascii="Cambria Math" w:hAnsi="Cambria Math" w:hint="eastAsia"/>
              </w:rPr>
              <m:t>t</m:t>
            </m:r>
          </m:e>
        </m:acc>
        <w:bookmarkEnd w:id="309"/>
        <w:bookmarkEnd w:id="310"/>
        <w:bookmarkEnd w:id="31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12" w:name="OLE_LINK106"/>
        <w:bookmarkStart w:id="313" w:name="OLE_LINK107"/>
        <w:bookmarkStart w:id="31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2"/>
      <w:bookmarkEnd w:id="313"/>
      <w:bookmarkEnd w:id="314"/>
      <w:r w:rsidR="00FB39F2">
        <w:t>。</w:t>
      </w:r>
      <w:r w:rsidR="00FB39F2">
        <w:rPr>
          <w:rFonts w:hint="eastAsia"/>
        </w:rPr>
        <w:t>如果</w:t>
      </w:r>
      <w:bookmarkStart w:id="315" w:name="OLE_LINK109"/>
      <w:bookmarkStart w:id="316" w:name="OLE_LINK110"/>
      <m:oMath>
        <m:acc>
          <m:accPr>
            <m:ctrlPr>
              <w:rPr>
                <w:rFonts w:ascii="Cambria Math" w:hAnsi="Cambria Math"/>
              </w:rPr>
            </m:ctrlPr>
          </m:accPr>
          <m:e>
            <m:r>
              <w:rPr>
                <w:rFonts w:ascii="Cambria Math" w:hAnsi="Cambria Math" w:hint="eastAsia"/>
              </w:rPr>
              <m:t>t</m:t>
            </m:r>
          </m:e>
        </m:acc>
        <w:bookmarkEnd w:id="315"/>
        <w:bookmarkEnd w:id="31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17" w:name="OLE_LINK115"/>
      <w:bookmarkStart w:id="318" w:name="OLE_LINK116"/>
      <w:bookmarkStart w:id="31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17"/>
      <w:bookmarkEnd w:id="318"/>
      <w:bookmarkEnd w:id="31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20" w:name="OLE_LINK92"/>
      <w:bookmarkStart w:id="32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20"/>
        <w:bookmarkEnd w:id="32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22" w:name="_Toc509418352"/>
      <w:r>
        <w:rPr>
          <w:rFonts w:hint="eastAsia"/>
        </w:rPr>
        <w:t>网格细分</w:t>
      </w:r>
      <w:r w:rsidR="00E93EC7">
        <w:rPr>
          <w:rFonts w:hint="eastAsia"/>
        </w:rPr>
        <w:t>重建</w:t>
      </w:r>
      <w:bookmarkEnd w:id="322"/>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23" w:name="_Toc509418353"/>
      <w:r>
        <w:rPr>
          <w:rFonts w:hint="eastAsia"/>
        </w:rPr>
        <w:t>基于参数化信息的网格细分</w:t>
      </w:r>
      <w:bookmarkEnd w:id="323"/>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D6778C">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3904" behindDoc="0" locked="0" layoutInCell="1" allowOverlap="1" wp14:anchorId="603F8B77" wp14:editId="00D64E9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132B62" w:rsidRPr="001B41DF" w:rsidRDefault="00132B62" w:rsidP="002C3722">
                            <w:pPr>
                              <w:pStyle w:val="aff"/>
                              <w:spacing w:before="163" w:after="163"/>
                              <w:rPr>
                                <w:rFonts w:eastAsia="宋体"/>
                                <w:sz w:val="24"/>
                                <w:szCs w:val="24"/>
                              </w:rPr>
                            </w:pPr>
                            <w:bookmarkStart w:id="324" w:name="_Toc5096199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03F8B77" id="文本框 10" o:spid="_x0000_s1137" type="#_x0000_t202" style="position:absolute;left:0;text-align:left;margin-left:0;margin-top:257.25pt;width:411.5pt;height:32.6pt;z-index:25164390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GPST0RI&#10;AgAAeQQAAA4AAAAAAAAAAAAAAAAALgIAAGRycy9lMm9Eb2MueG1sUEsBAi0AFAAGAAgAAAAhAPQ/&#10;mVfeAAAACAEAAA8AAAAAAAAAAAAAAAAAogQAAGRycy9kb3ducmV2LnhtbFBLBQYAAAAABAAEAPMA&#10;AACtBQAAAAA=&#10;" stroked="f">
                <v:textbox style="mso-fit-shape-to-text:t" inset="0,0,0,0">
                  <w:txbxContent>
                    <w:p w:rsidR="00132B62" w:rsidRPr="001B41DF" w:rsidRDefault="00132B62" w:rsidP="002C3722">
                      <w:pPr>
                        <w:pStyle w:val="aff"/>
                        <w:spacing w:before="163" w:after="163"/>
                        <w:rPr>
                          <w:rFonts w:eastAsia="宋体"/>
                          <w:sz w:val="24"/>
                          <w:szCs w:val="24"/>
                        </w:rPr>
                      </w:pPr>
                      <w:bookmarkStart w:id="325" w:name="_Toc5096199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25"/>
                    </w:p>
                  </w:txbxContent>
                </v:textbox>
                <w10:wrap type="topAndBottom"/>
              </v:shape>
            </w:pict>
          </mc:Fallback>
        </mc:AlternateContent>
      </w:r>
      <w:r w:rsidR="002C3722">
        <w:rPr>
          <w:rFonts w:hint="eastAsia"/>
          <w:noProof/>
        </w:rPr>
        <w:drawing>
          <wp:anchor distT="0" distB="0" distL="114300" distR="114300" simplePos="0" relativeHeight="251641856" behindDoc="0" locked="0" layoutInCell="1" allowOverlap="1" wp14:anchorId="3891C216" wp14:editId="4ACF878E">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49">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D6778C">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D6778C">
          <w:rPr>
            <w:noProof/>
          </w:rPr>
          <w:t>150</w:t>
        </w:r>
      </w:hyperlink>
      <w:r w:rsidR="00D6778C">
        <w:rPr>
          <w:noProof/>
        </w:rPr>
        <w:t xml:space="preserve">, </w:t>
      </w:r>
      <w:hyperlink w:anchor="_ENREF_151" w:tooltip="Guibas, 1983 #49" w:history="1">
        <w:r w:rsidR="00D6778C">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8B1BEF"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B1BEF">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B1BEF">
              <w:rPr>
                <w:noProof/>
              </w:rPr>
              <w:t>11</w:t>
            </w:r>
            <w:r w:rsidR="004063CA">
              <w:fldChar w:fldCharType="end"/>
            </w:r>
            <w:r>
              <w:rPr>
                <w:rFonts w:hint="eastAsia"/>
              </w:rPr>
              <w:t>)</w:t>
            </w:r>
          </w:p>
        </w:tc>
      </w:tr>
    </w:tbl>
    <w:p w:rsidR="002122D7" w:rsidRDefault="002122D7" w:rsidP="002122D7">
      <w:pPr>
        <w:pStyle w:val="31"/>
      </w:pPr>
      <w:bookmarkStart w:id="326" w:name="_Toc509418354"/>
      <w:r>
        <w:rPr>
          <w:rFonts w:hint="eastAsia"/>
        </w:rPr>
        <w:t>平滑参数化信息</w:t>
      </w:r>
      <w:bookmarkEnd w:id="326"/>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48000" behindDoc="0" locked="0" layoutInCell="1" allowOverlap="1" wp14:anchorId="1690356B" wp14:editId="355E13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132B62" w:rsidRPr="00C45D19" w:rsidRDefault="00132B62" w:rsidP="007E439B">
                              <w:pPr>
                                <w:pStyle w:val="aff"/>
                                <w:spacing w:before="163" w:after="163"/>
                                <w:rPr>
                                  <w:rFonts w:ascii="Calibri" w:eastAsia="宋体" w:hAnsi="Calibri"/>
                                  <w:sz w:val="24"/>
                                </w:rPr>
                              </w:pPr>
                              <w:bookmarkStart w:id="327" w:name="_Toc509619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90356B" id="组合 21" o:spid="_x0000_s1138" style="position:absolute;left:0;text-align:left;margin-left:-.2pt;margin-top:64.25pt;width:413.8pt;height:254.4pt;z-index:25164800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XOC26w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dr&#10;r9dgMpeLB0CiJbKKgI1iNwWev6PGzqjG3gETu9S+wicr5WYcyZqKSC71t6f4Th7ZxW1ENthj48h8&#10;s6JufpUvBPIOk7YhdEPMG0KsqqlEe2D2wxtPQkHbsiEzLas3KIuJewVXVDC8NY5sQ05t2KZY0YxP&#10;Jl4ojME7ca8wPMNIcDC/3r6hWtVVbZHel7KpLJoe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OFzgtu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39"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1" o:title=""/>
                  <v:path arrowok="t"/>
                </v:shape>
                <v:shape id="文本框 20" o:spid="_x0000_s1140"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132B62" w:rsidRPr="00C45D19" w:rsidRDefault="00132B62" w:rsidP="007E439B">
                        <w:pPr>
                          <w:pStyle w:val="aff"/>
                          <w:spacing w:before="163" w:after="163"/>
                          <w:rPr>
                            <w:rFonts w:ascii="Calibri" w:eastAsia="宋体" w:hAnsi="Calibri"/>
                            <w:sz w:val="24"/>
                          </w:rPr>
                        </w:pPr>
                        <w:bookmarkStart w:id="328" w:name="_Toc509619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28"/>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1072" behindDoc="0" locked="0" layoutInCell="1" allowOverlap="1" wp14:anchorId="75288A55" wp14:editId="2F4FDA10">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C427D8" w:rsidRDefault="00132B62" w:rsidP="00BD4D65">
                            <w:pPr>
                              <w:pStyle w:val="aff"/>
                              <w:spacing w:before="163" w:after="163"/>
                              <w:jc w:val="center"/>
                              <w:rPr>
                                <w:rFonts w:eastAsia="宋体"/>
                                <w:sz w:val="24"/>
                                <w:szCs w:val="24"/>
                              </w:rPr>
                            </w:pPr>
                            <w:bookmarkStart w:id="329" w:name="_Toc509619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88A55" id="文本框 25" o:spid="_x0000_s1141" type="#_x0000_t202" style="position:absolute;left:0;text-align:left;margin-left:-.05pt;margin-top:275.65pt;width:413.8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XoG6&#10;bEgCAAB2BAAADgAAAAAAAAAAAAAAAAAuAgAAZHJzL2Uyb0RvYy54bWxQSwECLQAUAAYACAAAACEA&#10;zga6XOAAAAAJAQAADwAAAAAAAAAAAAAAAACiBAAAZHJzL2Rvd25yZXYueG1sUEsFBgAAAAAEAAQA&#10;8wAAAK8FAAAAAA==&#10;" stroked="f">
                <v:textbox style="mso-fit-shape-to-text:t" inset="0,0,0,0">
                  <w:txbxContent>
                    <w:p w:rsidR="00132B62" w:rsidRPr="00C427D8" w:rsidRDefault="00132B62" w:rsidP="00BD4D65">
                      <w:pPr>
                        <w:pStyle w:val="aff"/>
                        <w:spacing w:before="163" w:after="163"/>
                        <w:jc w:val="center"/>
                        <w:rPr>
                          <w:rFonts w:eastAsia="宋体"/>
                          <w:sz w:val="24"/>
                          <w:szCs w:val="24"/>
                        </w:rPr>
                      </w:pPr>
                      <w:bookmarkStart w:id="330" w:name="_Toc509619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30"/>
                    </w:p>
                  </w:txbxContent>
                </v:textbox>
                <w10:wrap type="topAndBottom"/>
              </v:shape>
            </w:pict>
          </mc:Fallback>
        </mc:AlternateContent>
      </w:r>
      <w:r>
        <w:rPr>
          <w:noProof/>
        </w:rPr>
        <w:drawing>
          <wp:anchor distT="0" distB="0" distL="114300" distR="114300" simplePos="0" relativeHeight="251649024" behindDoc="0" locked="0" layoutInCell="1" allowOverlap="1" wp14:anchorId="256D62F8" wp14:editId="707A7EA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52">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31" w:name="_Toc509418355"/>
      <w:r>
        <w:rPr>
          <w:rFonts w:hint="eastAsia"/>
        </w:rPr>
        <w:t>实验</w:t>
      </w:r>
      <w:r w:rsidR="00501E90">
        <w:rPr>
          <w:rFonts w:hint="eastAsia"/>
        </w:rPr>
        <w:t>结果</w:t>
      </w:r>
      <w:r>
        <w:rPr>
          <w:rFonts w:hint="eastAsia"/>
        </w:rPr>
        <w:t>及分析</w:t>
      </w:r>
      <w:bookmarkEnd w:id="331"/>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32" w:name="_Toc509418356"/>
      <w:r>
        <w:rPr>
          <w:rFonts w:hint="eastAsia"/>
        </w:rPr>
        <w:lastRenderedPageBreak/>
        <w:t>算法效率</w:t>
      </w:r>
      <w:bookmarkEnd w:id="332"/>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33" w:name="_Toc509620006"/>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2</w:t>
            </w:r>
            <w:r w:rsidR="006A76E8">
              <w:fldChar w:fldCharType="end"/>
            </w:r>
            <w:r>
              <w:rPr>
                <w:rFonts w:hint="eastAsia"/>
              </w:rPr>
              <w:t>网格简化运行时间表</w:t>
            </w:r>
            <w:bookmarkEnd w:id="333"/>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34" w:name="_Toc509620007"/>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3</w:t>
            </w:r>
            <w:r w:rsidR="006A76E8">
              <w:fldChar w:fldCharType="end"/>
            </w:r>
            <w:r>
              <w:rPr>
                <w:rFonts w:hint="eastAsia"/>
              </w:rPr>
              <w:t>网格细分运行时间表</w:t>
            </w:r>
            <w:bookmarkEnd w:id="334"/>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35" w:name="_Toc509418357"/>
      <w:r>
        <w:rPr>
          <w:rFonts w:hint="eastAsia"/>
        </w:rPr>
        <w:t>网格精度</w:t>
      </w:r>
      <w:bookmarkEnd w:id="335"/>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D6778C">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D6778C">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36" w:name="_Toc509620008"/>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8B1BEF">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8B1BEF">
              <w:rPr>
                <w:noProof/>
              </w:rPr>
              <w:t>4</w:t>
            </w:r>
            <w:r w:rsidR="006A76E8">
              <w:fldChar w:fldCharType="end"/>
            </w:r>
            <w:r>
              <w:rPr>
                <w:rFonts w:hint="eastAsia"/>
              </w:rPr>
              <w:t>与经典</w:t>
            </w:r>
            <w:r w:rsidR="00036B85">
              <w:rPr>
                <w:rFonts w:hint="eastAsia"/>
              </w:rPr>
              <w:t>网格</w:t>
            </w:r>
            <w:r>
              <w:rPr>
                <w:rFonts w:hint="eastAsia"/>
              </w:rPr>
              <w:t>半规则化精度对比</w:t>
            </w:r>
            <w:bookmarkEnd w:id="336"/>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312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53">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209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54">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37" w:name="_Toc509418358"/>
      <w:r>
        <w:rPr>
          <w:noProof/>
        </w:rPr>
        <w:lastRenderedPageBreak/>
        <mc:AlternateContent>
          <mc:Choice Requires="wps">
            <w:drawing>
              <wp:anchor distT="0" distB="0" distL="114300" distR="114300" simplePos="0" relativeHeight="25165721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32B62" w:rsidRPr="007B4B30" w:rsidRDefault="00132B62" w:rsidP="005130EE">
                            <w:pPr>
                              <w:pStyle w:val="aff"/>
                              <w:spacing w:before="163" w:after="163"/>
                              <w:rPr>
                                <w:rFonts w:eastAsia="宋体"/>
                                <w:sz w:val="24"/>
                                <w:szCs w:val="24"/>
                              </w:rPr>
                            </w:pPr>
                            <w:bookmarkStart w:id="338" w:name="_Toc509620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2" type="#_x0000_t202" style="position:absolute;left:0;text-align:left;margin-left:-.05pt;margin-top:457.15pt;width:413.8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b72w&#10;6kgCAAB2BAAADgAAAAAAAAAAAAAAAAAuAgAAZHJzL2Uyb0RvYy54bWxQSwECLQAUAAYACAAAACEA&#10;Bo20HeAAAAAJAQAADwAAAAAAAAAAAAAAAACiBAAAZHJzL2Rvd25yZXYueG1sUEsFBgAAAAAEAAQA&#10;8wAAAK8FAAAAAA==&#10;" stroked="f">
                <v:textbox style="mso-fit-shape-to-text:t" inset="0,0,0,0">
                  <w:txbxContent>
                    <w:p w:rsidR="00132B62" w:rsidRPr="007B4B30" w:rsidRDefault="00132B62" w:rsidP="005130EE">
                      <w:pPr>
                        <w:pStyle w:val="aff"/>
                        <w:spacing w:before="163" w:after="163"/>
                        <w:rPr>
                          <w:rFonts w:eastAsia="宋体"/>
                          <w:sz w:val="24"/>
                          <w:szCs w:val="24"/>
                        </w:rPr>
                      </w:pPr>
                      <w:bookmarkStart w:id="339" w:name="_Toc509620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39"/>
                    </w:p>
                  </w:txbxContent>
                </v:textbox>
                <w10:wrap type="topAndBottom"/>
              </v:shape>
            </w:pict>
          </mc:Fallback>
        </mc:AlternateContent>
      </w:r>
      <w:r w:rsidR="00C7440F">
        <w:rPr>
          <w:rFonts w:hint="eastAsia"/>
          <w:noProof/>
        </w:rPr>
        <w:drawing>
          <wp:anchor distT="0" distB="0" distL="114300" distR="114300" simplePos="0" relativeHeight="25165516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55">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414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56">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37"/>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9D1FAF" w:rsidP="009D1FAF">
      <w:pPr>
        <w:widowControl/>
        <w:spacing w:line="240" w:lineRule="auto"/>
        <w:ind w:firstLineChars="0" w:firstLine="0"/>
        <w:jc w:val="left"/>
        <w:rPr>
          <w:rFonts w:hint="eastAsia"/>
        </w:rPr>
      </w:pPr>
      <w:r>
        <w:br w:type="page"/>
      </w:r>
    </w:p>
    <w:p w:rsidR="00EC314E" w:rsidRPr="00C64AC6" w:rsidRDefault="002F7B3D" w:rsidP="007A0704">
      <w:pPr>
        <w:pStyle w:val="1"/>
      </w:pPr>
      <w:bookmarkStart w:id="340" w:name="_Toc509418359"/>
      <w:r w:rsidRPr="00C64AC6">
        <w:rPr>
          <w:rFonts w:hint="eastAsia"/>
        </w:rPr>
        <w:lastRenderedPageBreak/>
        <w:t>总结和展望</w:t>
      </w:r>
      <w:bookmarkEnd w:id="340"/>
    </w:p>
    <w:p w:rsidR="00125E7A" w:rsidRDefault="00125E7A" w:rsidP="00410326">
      <w:pPr>
        <w:pStyle w:val="21"/>
      </w:pPr>
      <w:bookmarkStart w:id="341" w:name="_Toc509418360"/>
      <w:r>
        <w:rPr>
          <w:rFonts w:hint="eastAsia"/>
        </w:rPr>
        <w:t>工作总结</w:t>
      </w:r>
      <w:bookmarkEnd w:id="341"/>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4555BE">
      <w:pPr>
        <w:pStyle w:val="af7"/>
        <w:numPr>
          <w:ilvl w:val="0"/>
          <w:numId w:val="45"/>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地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6E03B9">
      <w:pPr>
        <w:pStyle w:val="af7"/>
        <w:numPr>
          <w:ilvl w:val="0"/>
          <w:numId w:val="45"/>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6E03B9">
      <w:pPr>
        <w:pStyle w:val="af7"/>
        <w:numPr>
          <w:ilvl w:val="0"/>
          <w:numId w:val="45"/>
        </w:numPr>
        <w:ind w:left="0" w:firstLineChars="0" w:firstLine="480"/>
      </w:pPr>
      <w:r w:rsidRPr="000310EC">
        <w:rPr>
          <w:rFonts w:hint="eastAsia"/>
        </w:rPr>
        <w:t>三维模型拆解和装箱一直是计算机图形领域的重要难题，</w:t>
      </w:r>
      <w:r w:rsidR="00EA2ABF">
        <w:rPr>
          <w:rFonts w:hint="eastAsia"/>
        </w:rPr>
        <w:t>本文提出了一种基于运动参数优化的模型装箱方法是通过优化模型高层运动语义信息得</w:t>
      </w:r>
      <w:r w:rsidR="00EA2ABF">
        <w:rPr>
          <w:rFonts w:hint="eastAsia"/>
        </w:rPr>
        <w:lastRenderedPageBreak/>
        <w:t>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290879">
      <w:pPr>
        <w:pStyle w:val="af7"/>
        <w:numPr>
          <w:ilvl w:val="0"/>
          <w:numId w:val="45"/>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42" w:name="_Toc509418361"/>
      <w:r>
        <w:rPr>
          <w:rFonts w:hint="eastAsia"/>
        </w:rPr>
        <w:t>下一步工作</w:t>
      </w:r>
      <w:bookmarkEnd w:id="342"/>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A32437">
      <w:pPr>
        <w:pStyle w:val="af7"/>
        <w:numPr>
          <w:ilvl w:val="0"/>
          <w:numId w:val="41"/>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A32437">
      <w:pPr>
        <w:pStyle w:val="af7"/>
        <w:numPr>
          <w:ilvl w:val="0"/>
          <w:numId w:val="41"/>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A32437">
      <w:pPr>
        <w:pStyle w:val="af7"/>
        <w:numPr>
          <w:ilvl w:val="0"/>
          <w:numId w:val="41"/>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9D1FAF">
          <w:headerReference w:type="default" r:id="rId157"/>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43" w:name="_Toc509418362"/>
      <w:r w:rsidRPr="0063668B">
        <w:rPr>
          <w:rFonts w:hint="eastAsia"/>
        </w:rPr>
        <w:lastRenderedPageBreak/>
        <w:t>参考文献</w:t>
      </w:r>
      <w:bookmarkEnd w:id="343"/>
    </w:p>
    <w:p w:rsidR="00D6778C" w:rsidRPr="00D6778C" w:rsidRDefault="00D307CD" w:rsidP="00D6778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44" w:name="_ENREF_1"/>
      <w:r w:rsidR="00D6778C" w:rsidRPr="00D6778C">
        <w:t>[1]</w:t>
      </w:r>
      <w:r w:rsidR="00D6778C" w:rsidRPr="00D6778C">
        <w:tab/>
        <w:t>B. Jacquet, R. Angst, M. Pollefeys. Articulated and Restricted Motion Subspaces and Their Signatures[C]. Computer Vision and Pattern Recognition, 2013, 1506-1513.</w:t>
      </w:r>
      <w:bookmarkEnd w:id="344"/>
    </w:p>
    <w:p w:rsidR="00D6778C" w:rsidRPr="00D6778C" w:rsidRDefault="00D6778C" w:rsidP="00D6778C">
      <w:pPr>
        <w:pStyle w:val="EndNoteBibliography"/>
        <w:ind w:left="720" w:firstLine="400"/>
      </w:pPr>
      <w:bookmarkStart w:id="345" w:name="_ENREF_2"/>
      <w:r w:rsidRPr="00D6778C">
        <w:t>[2]</w:t>
      </w:r>
      <w:r w:rsidRPr="00D6778C">
        <w:tab/>
        <w:t>N. Snavely, S. M. Seitz, R. Szeliski. Modeling the World from Internet Photo Collections[J]. International Journal of Computer Vision, 2008, 80(2), 189-210.</w:t>
      </w:r>
      <w:bookmarkEnd w:id="345"/>
    </w:p>
    <w:p w:rsidR="00D6778C" w:rsidRPr="00D6778C" w:rsidRDefault="00D6778C" w:rsidP="00D6778C">
      <w:pPr>
        <w:pStyle w:val="EndNoteBibliography"/>
        <w:ind w:left="720" w:firstLine="400"/>
      </w:pPr>
      <w:bookmarkStart w:id="346" w:name="_ENREF_3"/>
      <w:r w:rsidRPr="00D6778C">
        <w:t>[3]</w:t>
      </w:r>
      <w:r w:rsidRPr="00D6778C">
        <w:tab/>
        <w:t>A. Collet, M. Chuang, P. Sweeney, D. Gillett, D. Evseev, D. Calabrese</w:t>
      </w:r>
      <w:r w:rsidRPr="00D6778C">
        <w:rPr>
          <w:i/>
        </w:rPr>
        <w:t>, et al.</w:t>
      </w:r>
      <w:r w:rsidRPr="00D6778C">
        <w:t xml:space="preserve"> High-quality streamable free-viewpoint video[J]. Acm Transactions on Graphics, 2015, 34(4), 1-13.</w:t>
      </w:r>
      <w:bookmarkEnd w:id="346"/>
    </w:p>
    <w:p w:rsidR="00D6778C" w:rsidRPr="00D6778C" w:rsidRDefault="00D6778C" w:rsidP="00D6778C">
      <w:pPr>
        <w:pStyle w:val="EndNoteBibliography"/>
        <w:ind w:left="720" w:firstLine="400"/>
      </w:pPr>
      <w:bookmarkStart w:id="347" w:name="_ENREF_4"/>
      <w:r w:rsidRPr="00D6778C">
        <w:t>[4]</w:t>
      </w:r>
      <w:r w:rsidRPr="00D6778C">
        <w:tab/>
        <w:t>K. Yücer, O. Wang, A. Sorkine-Hornung, O. Sorkine-Hornung. Reconstruction of Articulated Objects from a Moving Camera[C]. IEEE International Conference on Computer Vision Workshop, 2015, 823-831.</w:t>
      </w:r>
      <w:bookmarkEnd w:id="347"/>
    </w:p>
    <w:p w:rsidR="00D6778C" w:rsidRPr="00D6778C" w:rsidRDefault="00D6778C" w:rsidP="00D6778C">
      <w:pPr>
        <w:pStyle w:val="EndNoteBibliography"/>
        <w:ind w:left="720" w:firstLine="400"/>
      </w:pPr>
      <w:bookmarkStart w:id="348" w:name="_ENREF_5"/>
      <w:r w:rsidRPr="00D6778C">
        <w:t>[5]</w:t>
      </w:r>
      <w:r w:rsidRPr="00D6778C">
        <w:tab/>
        <w:t>T. Chen, Z. Zhu, A. Shamir, S. M. Hu, D. Cohen-Or. 3-Sweep:extracting editable objects from a single photo[J]. Acm Transactions on Graphics, 2013, 32(6), 1-10.</w:t>
      </w:r>
      <w:bookmarkEnd w:id="348"/>
    </w:p>
    <w:p w:rsidR="00D6778C" w:rsidRPr="00D6778C" w:rsidRDefault="00D6778C" w:rsidP="00D6778C">
      <w:pPr>
        <w:pStyle w:val="EndNoteBibliography"/>
        <w:ind w:left="720" w:firstLine="400"/>
      </w:pPr>
      <w:bookmarkStart w:id="349" w:name="_ENREF_6"/>
      <w:r w:rsidRPr="00D6778C">
        <w:t>[6]</w:t>
      </w:r>
      <w:r w:rsidRPr="00D6778C">
        <w:tab/>
        <w:t>G. Marsaglia. Choosing a Point from the Surface of a Sphere[J]. Annals of Mathematical Statistics, 1972, 43(2), 645-646.</w:t>
      </w:r>
      <w:bookmarkEnd w:id="349"/>
    </w:p>
    <w:p w:rsidR="00D6778C" w:rsidRPr="00D6778C" w:rsidRDefault="00D6778C" w:rsidP="00D6778C">
      <w:pPr>
        <w:pStyle w:val="EndNoteBibliography"/>
        <w:ind w:left="720" w:firstLine="400"/>
      </w:pPr>
      <w:bookmarkStart w:id="350" w:name="_ENREF_7"/>
      <w:r w:rsidRPr="00D6778C">
        <w:t>[7]</w:t>
      </w:r>
      <w:r w:rsidRPr="00D6778C">
        <w:tab/>
        <w:t>L. Zhu, W. Xu, J. Snyder, Y. Liu, G. Wang, B. Guo. Motion-guided mechanical toy modeling[J]. Acm Transactions on Graphics, 2012, 31(6), 127.</w:t>
      </w:r>
      <w:bookmarkEnd w:id="350"/>
    </w:p>
    <w:p w:rsidR="00D6778C" w:rsidRPr="00D6778C" w:rsidRDefault="00D6778C" w:rsidP="00D6778C">
      <w:pPr>
        <w:pStyle w:val="EndNoteBibliography"/>
        <w:ind w:left="720" w:firstLine="400"/>
      </w:pPr>
      <w:bookmarkStart w:id="351" w:name="_ENREF_8"/>
      <w:r w:rsidRPr="00D6778C">
        <w:t>[8]</w:t>
      </w:r>
      <w:r w:rsidRPr="00D6778C">
        <w:tab/>
      </w:r>
      <w:r w:rsidRPr="00D6778C">
        <w:rPr>
          <w:i/>
        </w:rPr>
        <w:t xml:space="preserve">Autodesk 3DS Max Software </w:t>
      </w:r>
      <w:r w:rsidRPr="00D6778C">
        <w:t xml:space="preserve">Available: </w:t>
      </w:r>
      <w:hyperlink r:id="rId158" w:history="1">
        <w:r w:rsidRPr="00D6778C">
          <w:rPr>
            <w:rStyle w:val="af0"/>
          </w:rPr>
          <w:t>http://www.autodesk.com/products/3ds-max/overview</w:t>
        </w:r>
        <w:bookmarkEnd w:id="351"/>
      </w:hyperlink>
    </w:p>
    <w:p w:rsidR="00D6778C" w:rsidRPr="00D6778C" w:rsidRDefault="00D6778C" w:rsidP="00D6778C">
      <w:pPr>
        <w:pStyle w:val="EndNoteBibliography"/>
        <w:ind w:left="720" w:firstLine="400"/>
      </w:pPr>
      <w:bookmarkStart w:id="352" w:name="_ENREF_9"/>
      <w:r w:rsidRPr="00D6778C">
        <w:t>[9]</w:t>
      </w:r>
      <w:r w:rsidRPr="00D6778C">
        <w:tab/>
      </w:r>
      <w:r w:rsidRPr="00D6778C">
        <w:rPr>
          <w:i/>
        </w:rPr>
        <w:t>Autodesk Maya Software</w:t>
      </w:r>
      <w:r w:rsidRPr="00D6778C">
        <w:t xml:space="preserve">. Available: </w:t>
      </w:r>
      <w:hyperlink r:id="rId159" w:history="1">
        <w:r w:rsidRPr="00D6778C">
          <w:rPr>
            <w:rStyle w:val="af0"/>
          </w:rPr>
          <w:t>http://www.autodesk.com/products/maya/overview</w:t>
        </w:r>
        <w:bookmarkEnd w:id="352"/>
      </w:hyperlink>
    </w:p>
    <w:p w:rsidR="00D6778C" w:rsidRPr="00D6778C" w:rsidRDefault="00D6778C" w:rsidP="00D6778C">
      <w:pPr>
        <w:pStyle w:val="EndNoteBibliography"/>
        <w:ind w:left="720" w:firstLine="400"/>
      </w:pPr>
      <w:bookmarkStart w:id="353" w:name="_ENREF_10"/>
      <w:r w:rsidRPr="00D6778C">
        <w:t>[10]</w:t>
      </w:r>
      <w:r w:rsidRPr="00D6778C">
        <w:tab/>
      </w:r>
      <w:r w:rsidRPr="00D6778C">
        <w:rPr>
          <w:i/>
        </w:rPr>
        <w:t>Wiki:SolidWorks</w:t>
      </w:r>
      <w:r w:rsidRPr="00D6778C">
        <w:t>. Available: https://en.wikipedia.org/wiki/SolidWorks</w:t>
      </w:r>
      <w:bookmarkEnd w:id="353"/>
    </w:p>
    <w:p w:rsidR="00D6778C" w:rsidRPr="00D6778C" w:rsidRDefault="00D6778C" w:rsidP="00D6778C">
      <w:pPr>
        <w:pStyle w:val="EndNoteBibliography"/>
        <w:ind w:left="720" w:firstLine="400"/>
      </w:pPr>
      <w:bookmarkStart w:id="354" w:name="_ENREF_11"/>
      <w:r w:rsidRPr="00D6778C">
        <w:t>[11]</w:t>
      </w:r>
      <w:r w:rsidRPr="00D6778C">
        <w:tab/>
      </w:r>
      <w:r w:rsidRPr="00D6778C">
        <w:rPr>
          <w:i/>
        </w:rPr>
        <w:t>Autodesk AutoCAD Software</w:t>
      </w:r>
      <w:r w:rsidRPr="00D6778C">
        <w:t xml:space="preserve">. Available: </w:t>
      </w:r>
      <w:hyperlink r:id="rId160" w:history="1">
        <w:r w:rsidRPr="00D6778C">
          <w:rPr>
            <w:rStyle w:val="af0"/>
          </w:rPr>
          <w:t>http://www.autodesk.com/products/autocad/overview</w:t>
        </w:r>
        <w:bookmarkEnd w:id="354"/>
      </w:hyperlink>
    </w:p>
    <w:p w:rsidR="00D6778C" w:rsidRPr="00D6778C" w:rsidRDefault="00D6778C" w:rsidP="00D6778C">
      <w:pPr>
        <w:pStyle w:val="EndNoteBibliography"/>
        <w:ind w:left="720" w:firstLine="400"/>
      </w:pPr>
      <w:bookmarkStart w:id="355" w:name="_ENREF_12"/>
      <w:r w:rsidRPr="00D6778C">
        <w:t>[12]</w:t>
      </w:r>
      <w:r w:rsidRPr="00D6778C">
        <w:tab/>
      </w:r>
      <w:r w:rsidRPr="00D6778C">
        <w:rPr>
          <w:i/>
        </w:rPr>
        <w:t>Blender Foundation</w:t>
      </w:r>
      <w:r w:rsidRPr="00D6778C">
        <w:t>. Available: https://</w:t>
      </w:r>
      <w:hyperlink r:id="rId161" w:history="1">
        <w:r w:rsidRPr="00D6778C">
          <w:rPr>
            <w:rStyle w:val="af0"/>
          </w:rPr>
          <w:t>www.blender.org</w:t>
        </w:r>
        <w:bookmarkEnd w:id="355"/>
      </w:hyperlink>
    </w:p>
    <w:p w:rsidR="00D6778C" w:rsidRPr="00D6778C" w:rsidRDefault="00D6778C" w:rsidP="00D6778C">
      <w:pPr>
        <w:pStyle w:val="EndNoteBibliography"/>
        <w:ind w:left="720" w:firstLine="400"/>
      </w:pPr>
      <w:bookmarkStart w:id="356" w:name="_ENREF_13"/>
      <w:r w:rsidRPr="00D6778C">
        <w:t>[13]</w:t>
      </w:r>
      <w:r w:rsidRPr="00D6778C">
        <w:tab/>
      </w:r>
      <w:r w:rsidRPr="00D6778C">
        <w:rPr>
          <w:i/>
        </w:rPr>
        <w:t>Autodes MotionBuilder</w:t>
      </w:r>
      <w:r w:rsidRPr="00D6778C">
        <w:t xml:space="preserve">. Available: </w:t>
      </w:r>
      <w:hyperlink r:id="rId162" w:history="1">
        <w:r w:rsidRPr="00D6778C">
          <w:rPr>
            <w:rStyle w:val="af0"/>
          </w:rPr>
          <w:t>http://www.autodesk.com/products/motionbuilder/overview</w:t>
        </w:r>
        <w:bookmarkEnd w:id="356"/>
      </w:hyperlink>
    </w:p>
    <w:p w:rsidR="00D6778C" w:rsidRPr="00D6778C" w:rsidRDefault="00D6778C" w:rsidP="00D6778C">
      <w:pPr>
        <w:pStyle w:val="EndNoteBibliography"/>
        <w:ind w:left="720" w:firstLine="400"/>
      </w:pPr>
      <w:bookmarkStart w:id="357" w:name="_ENREF_14"/>
      <w:r w:rsidRPr="00D6778C">
        <w:t>[14]</w:t>
      </w:r>
      <w:r w:rsidRPr="00D6778C">
        <w:tab/>
        <w:t>J. Luo, O. Gwun. A Comparison of SIFT, PCA-SIFT and SURF[J]. International Journal of Image Processing, 2013, 3(4), 143-152.</w:t>
      </w:r>
      <w:bookmarkEnd w:id="357"/>
    </w:p>
    <w:p w:rsidR="00D6778C" w:rsidRPr="00D6778C" w:rsidRDefault="00D6778C" w:rsidP="00D6778C">
      <w:pPr>
        <w:pStyle w:val="EndNoteBibliography"/>
        <w:ind w:left="720" w:firstLine="400"/>
      </w:pPr>
      <w:bookmarkStart w:id="358" w:name="_ENREF_15"/>
      <w:r w:rsidRPr="00D6778C">
        <w:t>[15]</w:t>
      </w:r>
      <w:r w:rsidRPr="00D6778C">
        <w:tab/>
        <w:t>Z. Zhang. A flexible new technique for camera calibration[J]. IEEE Transactions on Pattern Analysis &amp; Machine Intelligence, 2000, 22(11), 1330-1334.</w:t>
      </w:r>
      <w:bookmarkEnd w:id="358"/>
    </w:p>
    <w:p w:rsidR="00D6778C" w:rsidRPr="00D6778C" w:rsidRDefault="00D6778C" w:rsidP="00D6778C">
      <w:pPr>
        <w:pStyle w:val="EndNoteBibliography"/>
        <w:ind w:left="720" w:firstLine="400"/>
      </w:pPr>
      <w:bookmarkStart w:id="359" w:name="_ENREF_16"/>
      <w:r w:rsidRPr="00D6778C">
        <w:t>[16]</w:t>
      </w:r>
      <w:r w:rsidRPr="00D6778C">
        <w:tab/>
        <w:t>R. Hartley, A. Zisserman. Multiple view geometry in computer vision[C]. 2000, 1865 - 1872.</w:t>
      </w:r>
      <w:bookmarkEnd w:id="359"/>
    </w:p>
    <w:p w:rsidR="00D6778C" w:rsidRPr="00D6778C" w:rsidRDefault="00D6778C" w:rsidP="00D6778C">
      <w:pPr>
        <w:pStyle w:val="EndNoteBibliography"/>
        <w:ind w:left="720" w:firstLine="400"/>
      </w:pPr>
      <w:bookmarkStart w:id="360" w:name="_ENREF_17"/>
      <w:r w:rsidRPr="00D6778C">
        <w:t>[17]</w:t>
      </w:r>
      <w:r w:rsidRPr="00D6778C">
        <w:tab/>
        <w:t>J. Rock, T. Gupta, J. Thorsen, J. Y. Gwak, D. Shin, D. Hoiem. Completing 3D object shape from one depth image[C]. Computer Vision and Pattern Recognition, 2015, 2484-2493.</w:t>
      </w:r>
      <w:bookmarkEnd w:id="360"/>
    </w:p>
    <w:p w:rsidR="00D6778C" w:rsidRPr="00D6778C" w:rsidRDefault="00D6778C" w:rsidP="00D6778C">
      <w:pPr>
        <w:pStyle w:val="EndNoteBibliography"/>
        <w:ind w:left="720" w:firstLine="400"/>
      </w:pPr>
      <w:bookmarkStart w:id="361" w:name="_ENREF_18"/>
      <w:r w:rsidRPr="00D6778C">
        <w:t>[18]</w:t>
      </w:r>
      <w:r w:rsidRPr="00D6778C">
        <w:tab/>
        <w:t>N. Snavely, S. M. Seitz, R. Szeliski. Photo Tourism: Exploring Photo Collections In 3D[J]. Acm Transactions on Graphics, 2006, 25(3), págs. 835-846.</w:t>
      </w:r>
      <w:bookmarkEnd w:id="361"/>
    </w:p>
    <w:p w:rsidR="00D6778C" w:rsidRPr="00D6778C" w:rsidRDefault="00D6778C" w:rsidP="00D6778C">
      <w:pPr>
        <w:pStyle w:val="EndNoteBibliography"/>
        <w:ind w:left="720" w:firstLine="400"/>
      </w:pPr>
      <w:bookmarkStart w:id="362" w:name="_ENREF_19"/>
      <w:r w:rsidRPr="00D6778C">
        <w:t>[19]</w:t>
      </w:r>
      <w:r w:rsidRPr="00D6778C">
        <w:tab/>
        <w:t>F. Endres, J. Hess, N. Engelhard, J. Sturm, D. Cremers, W. Burgard. An evaluation of the RGB-D SLAM system[C]. IEEE International Conference on Robotics and Automation, 2012, 1691-1696.</w:t>
      </w:r>
      <w:bookmarkEnd w:id="362"/>
    </w:p>
    <w:p w:rsidR="00D6778C" w:rsidRPr="00D6778C" w:rsidRDefault="00D6778C" w:rsidP="00D6778C">
      <w:pPr>
        <w:pStyle w:val="EndNoteBibliography"/>
        <w:ind w:left="720" w:firstLine="400"/>
      </w:pPr>
      <w:bookmarkStart w:id="363" w:name="_ENREF_20"/>
      <w:r w:rsidRPr="00D6778C">
        <w:t>[20]</w:t>
      </w:r>
      <w:r w:rsidRPr="00D6778C">
        <w:tab/>
        <w:t>D. G. Lowe. Distinctive Image Features from Scale-Invariant Keypoints[J]. International Journal of Computer Vision, 2004, 60(2), 91-110.</w:t>
      </w:r>
      <w:bookmarkEnd w:id="363"/>
    </w:p>
    <w:p w:rsidR="00D6778C" w:rsidRPr="00D6778C" w:rsidRDefault="00D6778C" w:rsidP="00D6778C">
      <w:pPr>
        <w:pStyle w:val="EndNoteBibliography"/>
        <w:ind w:left="720" w:firstLine="400"/>
      </w:pPr>
      <w:bookmarkStart w:id="364" w:name="_ENREF_21"/>
      <w:r w:rsidRPr="00D6778C">
        <w:t>[21]</w:t>
      </w:r>
      <w:r w:rsidRPr="00D6778C">
        <w:tab/>
        <w:t>C. Tomasi. Detection and tracking of point features[J]. Technical Report, 1991, 91(21), 9795-9802.</w:t>
      </w:r>
      <w:bookmarkEnd w:id="364"/>
    </w:p>
    <w:p w:rsidR="00D6778C" w:rsidRPr="00D6778C" w:rsidRDefault="00D6778C" w:rsidP="00D6778C">
      <w:pPr>
        <w:pStyle w:val="EndNoteBibliography"/>
        <w:ind w:left="720" w:firstLine="400"/>
      </w:pPr>
      <w:bookmarkStart w:id="365" w:name="_ENREF_22"/>
      <w:r w:rsidRPr="00D6778C">
        <w:t>[22]</w:t>
      </w:r>
      <w:r w:rsidRPr="00D6778C">
        <w:tab/>
        <w:t>M. A. Fischler, R. C. Bolles. Random Sample Consensus: A Paradigm for Model Fitting with Applications to Image Analysis and Automated Cartography[J]. Readings in Computer Vision, 1987, 24(6), 726-740.</w:t>
      </w:r>
      <w:bookmarkEnd w:id="365"/>
    </w:p>
    <w:p w:rsidR="00D6778C" w:rsidRPr="00D6778C" w:rsidRDefault="00D6778C" w:rsidP="00D6778C">
      <w:pPr>
        <w:pStyle w:val="EndNoteBibliography"/>
        <w:ind w:left="720" w:firstLine="400"/>
      </w:pPr>
      <w:bookmarkStart w:id="366" w:name="_ENREF_23"/>
      <w:r w:rsidRPr="00D6778C">
        <w:t>[23]</w:t>
      </w:r>
      <w:r w:rsidRPr="00D6778C">
        <w:tab/>
        <w:t xml:space="preserve">B. D. Lucas, T. Kanade. An iterative image registration technique with an application to stereo vision[C]. International Joint Conference on Artificial Intelligence, 1981, </w:t>
      </w:r>
      <w:r w:rsidRPr="00D6778C">
        <w:lastRenderedPageBreak/>
        <w:t>674-679.</w:t>
      </w:r>
      <w:bookmarkEnd w:id="366"/>
    </w:p>
    <w:p w:rsidR="00D6778C" w:rsidRPr="00D6778C" w:rsidRDefault="00D6778C" w:rsidP="00D6778C">
      <w:pPr>
        <w:pStyle w:val="EndNoteBibliography"/>
        <w:ind w:left="720" w:firstLine="400"/>
      </w:pPr>
      <w:bookmarkStart w:id="367" w:name="_ENREF_24"/>
      <w:r w:rsidRPr="00D6778C">
        <w:t>[24]</w:t>
      </w:r>
      <w:r w:rsidRPr="00D6778C">
        <w:tab/>
        <w:t>D. Scaramuzza, F. Fraundorfer. Visual Odometry [Tutorial][J]. Robotics &amp; Automation Magazine IEEE, 2011, 18(4), 80-92.</w:t>
      </w:r>
      <w:bookmarkEnd w:id="367"/>
    </w:p>
    <w:p w:rsidR="00D6778C" w:rsidRPr="00D6778C" w:rsidRDefault="00D6778C" w:rsidP="00D6778C">
      <w:pPr>
        <w:pStyle w:val="EndNoteBibliography"/>
        <w:ind w:left="720" w:firstLine="400"/>
      </w:pPr>
      <w:bookmarkStart w:id="368" w:name="_ENREF_25"/>
      <w:r w:rsidRPr="00D6778C">
        <w:t>[25]</w:t>
      </w:r>
      <w:r w:rsidRPr="00D6778C">
        <w:tab/>
        <w:t>E. Royer, M. Lhuillier, M. Dhome, J. M. Lavest. Monocular Vision for Mobile Robot Localization and Autonomous Navigation[J]. International Journal of Computer Vision, 2007, 74(3), 237-260.</w:t>
      </w:r>
      <w:bookmarkEnd w:id="368"/>
    </w:p>
    <w:p w:rsidR="00D6778C" w:rsidRPr="00D6778C" w:rsidRDefault="00D6778C" w:rsidP="00D6778C">
      <w:pPr>
        <w:pStyle w:val="EndNoteBibliography"/>
        <w:ind w:left="720" w:firstLine="400"/>
      </w:pPr>
      <w:bookmarkStart w:id="369" w:name="_ENREF_26"/>
      <w:r w:rsidRPr="00D6778C">
        <w:t>[26]</w:t>
      </w:r>
      <w:r w:rsidRPr="00D6778C">
        <w:tab/>
        <w:t>K. Mikolajczyk, C. Schmid. A performance evaluation of local descriptors[J]. IEEE Transactions on Pattern Analysis &amp; Machine Intelligence, 2005, 27(10), 1615-1630.</w:t>
      </w:r>
      <w:bookmarkEnd w:id="369"/>
    </w:p>
    <w:p w:rsidR="00D6778C" w:rsidRPr="00D6778C" w:rsidRDefault="00D6778C" w:rsidP="00D6778C">
      <w:pPr>
        <w:pStyle w:val="EndNoteBibliography"/>
        <w:ind w:left="720" w:firstLine="400"/>
      </w:pPr>
      <w:bookmarkStart w:id="370" w:name="_ENREF_27"/>
      <w:r w:rsidRPr="00D6778C">
        <w:t>[27]</w:t>
      </w:r>
      <w:r w:rsidRPr="00D6778C">
        <w:tab/>
        <w:t>J. Matas, O. Chum, M. Urban, T. Pajdla. Robust wide-baseline stereo from maximally stable extremal regions[J]. Image &amp; Vision Computing, 2004, 22(10), 761-767.</w:t>
      </w:r>
      <w:bookmarkEnd w:id="370"/>
    </w:p>
    <w:p w:rsidR="00D6778C" w:rsidRPr="00D6778C" w:rsidRDefault="00D6778C" w:rsidP="00D6778C">
      <w:pPr>
        <w:pStyle w:val="EndNoteBibliography"/>
        <w:ind w:left="720" w:firstLine="400"/>
      </w:pPr>
      <w:bookmarkStart w:id="371" w:name="_ENREF_28"/>
      <w:r w:rsidRPr="00D6778C">
        <w:t>[28]</w:t>
      </w:r>
      <w:r w:rsidRPr="00D6778C">
        <w:tab/>
        <w:t>H. Bay, A. Ess, T. Tuytelaars, L. V. Gool. Speeded-Up Robust Features (SURF)[J]. Computer Vision &amp; Image Understanding, 2008, 110(3), 346-359.</w:t>
      </w:r>
      <w:bookmarkEnd w:id="371"/>
    </w:p>
    <w:p w:rsidR="00D6778C" w:rsidRPr="00D6778C" w:rsidRDefault="00D6778C" w:rsidP="00D6778C">
      <w:pPr>
        <w:pStyle w:val="EndNoteBibliography"/>
        <w:ind w:left="720" w:firstLine="400"/>
      </w:pPr>
      <w:bookmarkStart w:id="372" w:name="_ENREF_29"/>
      <w:r w:rsidRPr="00D6778C">
        <w:t>[29]</w:t>
      </w:r>
      <w:r w:rsidRPr="00D6778C">
        <w:tab/>
        <w:t>G. Zhang, Z. Dong, J. Jia, T. T. Wong, H. Bao. Efficient non-consecutive feature tracking for structure-from-motion[C]. European Conference on Computer Vision, 2010, 422-435.</w:t>
      </w:r>
      <w:bookmarkEnd w:id="372"/>
    </w:p>
    <w:p w:rsidR="00D6778C" w:rsidRPr="00D6778C" w:rsidRDefault="00D6778C" w:rsidP="00D6778C">
      <w:pPr>
        <w:pStyle w:val="EndNoteBibliography"/>
        <w:ind w:left="720" w:firstLine="400"/>
      </w:pPr>
      <w:bookmarkStart w:id="373" w:name="_ENREF_30"/>
      <w:r w:rsidRPr="00D6778C">
        <w:t>[30]</w:t>
      </w:r>
      <w:r w:rsidRPr="00D6778C">
        <w:tab/>
        <w:t>J. M. Frahm, P. Fite-Georgel, D. Gallup, T. Johnson, R. Raguram, C. Wu</w:t>
      </w:r>
      <w:r w:rsidRPr="00D6778C">
        <w:rPr>
          <w:i/>
        </w:rPr>
        <w:t>, et al.</w:t>
      </w:r>
      <w:r w:rsidRPr="00D6778C">
        <w:t xml:space="preserve"> Building Rome on a cloudless day[C]. European Conference on Computer Vision, 2010, 368-381.</w:t>
      </w:r>
      <w:bookmarkEnd w:id="373"/>
    </w:p>
    <w:p w:rsidR="00D6778C" w:rsidRPr="00D6778C" w:rsidRDefault="00D6778C" w:rsidP="00D6778C">
      <w:pPr>
        <w:pStyle w:val="EndNoteBibliography"/>
        <w:ind w:left="720" w:firstLine="400"/>
      </w:pPr>
      <w:bookmarkStart w:id="374" w:name="_ENREF_31"/>
      <w:r w:rsidRPr="00D6778C">
        <w:t>[31]</w:t>
      </w:r>
      <w:r w:rsidRPr="00D6778C">
        <w:tab/>
        <w:t>D. Steedly, I. Essa, F. Dellaert. Spectral partitioning for structure from motion[C]. IEEE International Conference on Computer Vision, 2003, 996.</w:t>
      </w:r>
      <w:bookmarkEnd w:id="374"/>
    </w:p>
    <w:p w:rsidR="00D6778C" w:rsidRPr="00D6778C" w:rsidRDefault="00D6778C" w:rsidP="00D6778C">
      <w:pPr>
        <w:pStyle w:val="EndNoteBibliography"/>
        <w:ind w:left="720" w:firstLine="400"/>
      </w:pPr>
      <w:bookmarkStart w:id="375" w:name="_ENREF_32"/>
      <w:r w:rsidRPr="00D6778C">
        <w:t>[32]</w:t>
      </w:r>
      <w:r w:rsidRPr="00D6778C">
        <w:tab/>
        <w:t>W. Burgard, O. Brock, C. Stachniss. Mapping Large Loops with a Single Hand-Held Camera[C]. Robotics: Science &amp; Systems Iii, June, Georgia Institute of Technology, Atlanta, Georgia, Usa, 2007, 297-304.</w:t>
      </w:r>
      <w:bookmarkEnd w:id="375"/>
    </w:p>
    <w:p w:rsidR="00D6778C" w:rsidRPr="00D6778C" w:rsidRDefault="00D6778C" w:rsidP="00D6778C">
      <w:pPr>
        <w:pStyle w:val="EndNoteBibliography"/>
        <w:ind w:left="720" w:firstLine="400"/>
      </w:pPr>
      <w:bookmarkStart w:id="376" w:name="_ENREF_33"/>
      <w:r w:rsidRPr="00D6778C">
        <w:t>[33]</w:t>
      </w:r>
      <w:r w:rsidRPr="00D6778C">
        <w:tab/>
        <w:t>K. Ni, D. Steedly, F. Dellaert. Out-of-Core Bundle Adjustment for Large-Scale 3D Reconstruction[C]. IEEE International Conference on Computer Vision, 2007, 1-8.</w:t>
      </w:r>
      <w:bookmarkEnd w:id="376"/>
    </w:p>
    <w:p w:rsidR="00D6778C" w:rsidRPr="00D6778C" w:rsidRDefault="00D6778C" w:rsidP="00D6778C">
      <w:pPr>
        <w:pStyle w:val="EndNoteBibliography"/>
        <w:ind w:left="720" w:firstLine="400"/>
      </w:pPr>
      <w:bookmarkStart w:id="377" w:name="_ENREF_34"/>
      <w:r w:rsidRPr="00D6778C">
        <w:t>[34]</w:t>
      </w:r>
      <w:r w:rsidRPr="00D6778C">
        <w:tab/>
        <w:t>N. Snavely, S. M. Seitz, R. Szeliski. Skeletal graphs for efficient structure from motion[J]. 2008, 1(1--8.</w:t>
      </w:r>
      <w:bookmarkEnd w:id="377"/>
    </w:p>
    <w:p w:rsidR="00D6778C" w:rsidRPr="00D6778C" w:rsidRDefault="00D6778C" w:rsidP="00D6778C">
      <w:pPr>
        <w:pStyle w:val="EndNoteBibliography"/>
        <w:ind w:left="720" w:firstLine="400"/>
      </w:pPr>
      <w:bookmarkStart w:id="378" w:name="_ENREF_35"/>
      <w:r w:rsidRPr="00D6778C">
        <w:t>[35]</w:t>
      </w:r>
      <w:r w:rsidRPr="00D6778C">
        <w:tab/>
        <w:t>G. Klein, D. Murray. Parallel Tracking and Mapping for Small AR Workspaces[C]. IEEE and ACM International Symposium on Mixed and Augmented Reality, 2007, 1-10.</w:t>
      </w:r>
      <w:bookmarkEnd w:id="378"/>
    </w:p>
    <w:p w:rsidR="00D6778C" w:rsidRPr="00D6778C" w:rsidRDefault="00D6778C" w:rsidP="00D6778C">
      <w:pPr>
        <w:pStyle w:val="EndNoteBibliography"/>
        <w:ind w:left="720" w:firstLine="400"/>
      </w:pPr>
      <w:bookmarkStart w:id="379" w:name="_ENREF_36"/>
      <w:r w:rsidRPr="00D6778C">
        <w:t>[36]</w:t>
      </w:r>
      <w:r w:rsidRPr="00D6778C">
        <w:tab/>
        <w:t>R. Mur-Artal, J. M. M. Montiel, J. D. Tardós. ORB-SLAM: A Versatile and Accurate Monocular SLAM System[J]. IEEE Transactions on Robotics, 2017, 31(5), 1147-1163.</w:t>
      </w:r>
      <w:bookmarkEnd w:id="379"/>
    </w:p>
    <w:p w:rsidR="00D6778C" w:rsidRPr="00D6778C" w:rsidRDefault="00D6778C" w:rsidP="00D6778C">
      <w:pPr>
        <w:pStyle w:val="EndNoteBibliography"/>
        <w:ind w:left="720" w:firstLine="400"/>
      </w:pPr>
      <w:bookmarkStart w:id="380" w:name="_ENREF_37"/>
      <w:r w:rsidRPr="00D6778C">
        <w:t>[37]</w:t>
      </w:r>
      <w:r w:rsidRPr="00D6778C">
        <w:tab/>
        <w:t>W. Tan, H. Liu, Z. Dong, G. Zhang, H. Bao. Robust monocular SLAM in dynamic environments[C]. IEEE International Symposium on Mixed and Augmented Reality, 2013, 209-218.</w:t>
      </w:r>
      <w:bookmarkEnd w:id="380"/>
    </w:p>
    <w:p w:rsidR="00D6778C" w:rsidRPr="00D6778C" w:rsidRDefault="00D6778C" w:rsidP="00D6778C">
      <w:pPr>
        <w:pStyle w:val="EndNoteBibliography"/>
        <w:ind w:left="720" w:firstLine="400"/>
      </w:pPr>
      <w:bookmarkStart w:id="381" w:name="_ENREF_38"/>
      <w:r w:rsidRPr="00D6778C">
        <w:t>[38]</w:t>
      </w:r>
      <w:r w:rsidRPr="00D6778C">
        <w:tab/>
        <w:t>H. Liu, G. Zhang, H. Bao. Robust Keyframe-Based Monocular SLAM for Augmented Reality[C]. IEEE International Symposium on Mixed and Augmented Reality, 2017, 1-10.</w:t>
      </w:r>
      <w:bookmarkEnd w:id="381"/>
    </w:p>
    <w:p w:rsidR="00D6778C" w:rsidRPr="00D6778C" w:rsidRDefault="00D6778C" w:rsidP="00D6778C">
      <w:pPr>
        <w:pStyle w:val="EndNoteBibliography"/>
        <w:ind w:left="720" w:firstLine="400"/>
      </w:pPr>
      <w:bookmarkStart w:id="382" w:name="_ENREF_39"/>
      <w:r w:rsidRPr="00D6778C">
        <w:t>[39]</w:t>
      </w:r>
      <w:r w:rsidRPr="00D6778C">
        <w:tab/>
        <w:t>T. Igarashi, S. Matsuoka, H. Tanaka. Teddy: a sketching interface for 3D freeform design[C]. Conference on Computer Graphics and Interactive Techniques, 1999, 409-416.</w:t>
      </w:r>
      <w:bookmarkEnd w:id="382"/>
    </w:p>
    <w:p w:rsidR="00D6778C" w:rsidRPr="00D6778C" w:rsidRDefault="00D6778C" w:rsidP="00D6778C">
      <w:pPr>
        <w:pStyle w:val="EndNoteBibliography"/>
        <w:ind w:left="720" w:firstLine="400"/>
      </w:pPr>
      <w:bookmarkStart w:id="383" w:name="_ENREF_40"/>
      <w:r w:rsidRPr="00D6778C">
        <w:t>[40]</w:t>
      </w:r>
      <w:r w:rsidRPr="00D6778C">
        <w:tab/>
        <w:t>B. Xu, W. Chang, A. Sheffer, A. Bousseau, J. Mccrae, K. Singh. True2Form:3D curve networks from 2D sketches via selective regularization[J]. Acm Transactions on Graphics, 2014, 33(4), 1-13.</w:t>
      </w:r>
      <w:bookmarkEnd w:id="383"/>
    </w:p>
    <w:p w:rsidR="00D6778C" w:rsidRPr="00D6778C" w:rsidRDefault="00D6778C" w:rsidP="00D6778C">
      <w:pPr>
        <w:pStyle w:val="EndNoteBibliography"/>
        <w:ind w:left="720" w:firstLine="400"/>
      </w:pPr>
      <w:bookmarkStart w:id="384" w:name="_ENREF_41"/>
      <w:r w:rsidRPr="00D6778C">
        <w:t>[41]</w:t>
      </w:r>
      <w:r w:rsidRPr="00D6778C">
        <w:tab/>
        <w:t>X. Chen, S. B. Kang, Y. Q. Xu, J. Dorsey, H. Y. Shum. Sketching reality:Realistic interpretation of architectural designs[J]. Acm Transactions on Graphics, 2008, 27(2), 1-15.</w:t>
      </w:r>
      <w:bookmarkEnd w:id="384"/>
    </w:p>
    <w:p w:rsidR="00D6778C" w:rsidRPr="00D6778C" w:rsidRDefault="00D6778C" w:rsidP="00D6778C">
      <w:pPr>
        <w:pStyle w:val="EndNoteBibliography"/>
        <w:ind w:left="720" w:firstLine="400"/>
      </w:pPr>
      <w:bookmarkStart w:id="385" w:name="_ENREF_42"/>
      <w:r w:rsidRPr="00D6778C">
        <w:t>[42]</w:t>
      </w:r>
      <w:r w:rsidRPr="00D6778C">
        <w:tab/>
        <w:t>L. Olsen, F. F. Samavati, M. C. Sousa, J. A. Jorge. Sketch-based modeling: A survey[J]. Computers &amp; Graphics, 2009, 33(1), 85-103.</w:t>
      </w:r>
      <w:bookmarkEnd w:id="385"/>
    </w:p>
    <w:p w:rsidR="00D6778C" w:rsidRPr="00D6778C" w:rsidRDefault="00D6778C" w:rsidP="00D6778C">
      <w:pPr>
        <w:pStyle w:val="EndNoteBibliography"/>
        <w:ind w:left="720" w:firstLine="400"/>
      </w:pPr>
      <w:bookmarkStart w:id="386" w:name="_ENREF_43"/>
      <w:r w:rsidRPr="00D6778C">
        <w:t>[43]</w:t>
      </w:r>
      <w:r w:rsidRPr="00D6778C">
        <w:tab/>
        <w:t>M. Eitz, R. Richter, T. Boubekeur, K. Hildebrand, M. Alexa. Sketch-based shape retrieval[J]. Acm Transactions on Graphics, 2012, 31(4), 1-10.</w:t>
      </w:r>
      <w:bookmarkEnd w:id="386"/>
    </w:p>
    <w:p w:rsidR="00D6778C" w:rsidRPr="00D6778C" w:rsidRDefault="00D6778C" w:rsidP="00D6778C">
      <w:pPr>
        <w:pStyle w:val="EndNoteBibliography"/>
        <w:ind w:left="720" w:firstLine="400"/>
      </w:pPr>
      <w:bookmarkStart w:id="387" w:name="_ENREF_44"/>
      <w:r w:rsidRPr="00D6778C">
        <w:t>[44]</w:t>
      </w:r>
      <w:r w:rsidRPr="00D6778C">
        <w:tab/>
        <w:t>N. Jiang, P. Tan, L. F. Cheong. Symmetric architecture modeling with a single image[C]. ACM SIGGRAPH Asia, 2009, 113.</w:t>
      </w:r>
      <w:bookmarkEnd w:id="387"/>
    </w:p>
    <w:p w:rsidR="00D6778C" w:rsidRPr="00D6778C" w:rsidRDefault="00D6778C" w:rsidP="00D6778C">
      <w:pPr>
        <w:pStyle w:val="EndNoteBibliography"/>
        <w:ind w:left="720" w:firstLine="400"/>
      </w:pPr>
      <w:bookmarkStart w:id="388" w:name="_ENREF_45"/>
      <w:r w:rsidRPr="00D6778C">
        <w:t>[45]</w:t>
      </w:r>
      <w:r w:rsidRPr="00D6778C">
        <w:tab/>
        <w:t xml:space="preserve">M. Arikan, M. Wimmer, S. Maierhofer. O-snap:Optimization-based snapping for </w:t>
      </w:r>
      <w:r w:rsidRPr="00D6778C">
        <w:lastRenderedPageBreak/>
        <w:t>modeling architecture[J]. Acm Transactions on Graphics, 2013, 32(1), 1-15.</w:t>
      </w:r>
      <w:bookmarkEnd w:id="388"/>
    </w:p>
    <w:p w:rsidR="00D6778C" w:rsidRPr="00D6778C" w:rsidRDefault="00D6778C" w:rsidP="00D6778C">
      <w:pPr>
        <w:pStyle w:val="EndNoteBibliography"/>
        <w:ind w:left="720" w:firstLine="400"/>
      </w:pPr>
      <w:bookmarkStart w:id="389" w:name="_ENREF_46"/>
      <w:r w:rsidRPr="00D6778C">
        <w:t>[46]</w:t>
      </w:r>
      <w:r w:rsidRPr="00D6778C">
        <w:tab/>
        <w:t>L. Olsen, F. F. Samavati. Image-assisted modeling from sketches[J]. 2010, 225-232.</w:t>
      </w:r>
      <w:bookmarkEnd w:id="389"/>
    </w:p>
    <w:p w:rsidR="00D6778C" w:rsidRPr="00D6778C" w:rsidRDefault="00D6778C" w:rsidP="00D6778C">
      <w:pPr>
        <w:pStyle w:val="EndNoteBibliography"/>
        <w:ind w:left="720" w:firstLine="400"/>
      </w:pPr>
      <w:bookmarkStart w:id="390" w:name="_ENREF_47"/>
      <w:r w:rsidRPr="00D6778C">
        <w:t>[47]</w:t>
      </w:r>
      <w:r w:rsidRPr="00D6778C">
        <w:tab/>
        <w:t>A. Andre, S. Saito. Single-view sketch based modeling[C]. Eighth Eurographics Symposium on Sketch-Based Interfaces and Modeling, 2011, 133-140.</w:t>
      </w:r>
      <w:bookmarkEnd w:id="390"/>
    </w:p>
    <w:p w:rsidR="00D6778C" w:rsidRPr="00D6778C" w:rsidRDefault="00D6778C" w:rsidP="00D6778C">
      <w:pPr>
        <w:pStyle w:val="EndNoteBibliography"/>
        <w:ind w:left="720" w:firstLine="400"/>
      </w:pPr>
      <w:bookmarkStart w:id="391" w:name="_ENREF_48"/>
      <w:r w:rsidRPr="00D6778C">
        <w:t>[48]</w:t>
      </w:r>
      <w:r w:rsidRPr="00D6778C">
        <w:tab/>
        <w:t>B. M. Oh, M. Chen, J. Dorsey. Image-based modeling and photo editing[C]. ACM Siggraph’01. ACM, 2001, 433-442.</w:t>
      </w:r>
      <w:bookmarkEnd w:id="391"/>
    </w:p>
    <w:p w:rsidR="00D6778C" w:rsidRPr="00D6778C" w:rsidRDefault="00D6778C" w:rsidP="00D6778C">
      <w:pPr>
        <w:pStyle w:val="EndNoteBibliography"/>
        <w:ind w:left="720" w:firstLine="400"/>
      </w:pPr>
      <w:bookmarkStart w:id="392" w:name="_ENREF_49"/>
      <w:r w:rsidRPr="00D6778C">
        <w:t>[49]</w:t>
      </w:r>
      <w:r w:rsidRPr="00D6778C">
        <w:tab/>
        <w:t>S. N. Sinha, D. Steedly, R. Szeliski, M. Agrawala, M. Pollefeys. Interactive 3D architectural modeling from unordered photo collections[C]. ACM SIGGRAPH Asia, 2008, 159.</w:t>
      </w:r>
      <w:bookmarkEnd w:id="392"/>
    </w:p>
    <w:p w:rsidR="00D6778C" w:rsidRPr="00D6778C" w:rsidRDefault="00D6778C" w:rsidP="00D6778C">
      <w:pPr>
        <w:pStyle w:val="EndNoteBibliography"/>
        <w:ind w:left="720" w:firstLine="400"/>
      </w:pPr>
      <w:bookmarkStart w:id="393" w:name="_ENREF_50"/>
      <w:r w:rsidRPr="00D6778C">
        <w:t>[50]</w:t>
      </w:r>
      <w:r w:rsidRPr="00D6778C">
        <w:tab/>
        <w:t>S. M. Seitz, B. Curless, J. Diebel, D. Scharstein, R. Szeliski. A Comparison and Evaluation of Multi-View Stereo Reconstruction Algorithms[C]. Computer Vision and Pattern Recognition, 2006 IEEE Computer Society Conference on, 2006, 519-528.</w:t>
      </w:r>
      <w:bookmarkEnd w:id="393"/>
    </w:p>
    <w:p w:rsidR="00D6778C" w:rsidRPr="00D6778C" w:rsidRDefault="00D6778C" w:rsidP="00D6778C">
      <w:pPr>
        <w:pStyle w:val="EndNoteBibliography"/>
        <w:ind w:left="720" w:firstLine="400"/>
      </w:pPr>
      <w:bookmarkStart w:id="394" w:name="_ENREF_51"/>
      <w:r w:rsidRPr="00D6778C">
        <w:t>[51]</w:t>
      </w:r>
      <w:r w:rsidRPr="00D6778C">
        <w:tab/>
        <w:t>L. Song, W. Wu, J. Guo, X. Li. Survey on Camera Calibration Technique[C]. International Conference on Intelligent Human-Machine Systems and Cybernetics, 2013, 389-392.</w:t>
      </w:r>
      <w:bookmarkEnd w:id="394"/>
    </w:p>
    <w:p w:rsidR="00D6778C" w:rsidRPr="00D6778C" w:rsidRDefault="00D6778C" w:rsidP="00D6778C">
      <w:pPr>
        <w:pStyle w:val="EndNoteBibliography"/>
        <w:ind w:left="720" w:firstLine="400"/>
      </w:pPr>
      <w:bookmarkStart w:id="395" w:name="_ENREF_52"/>
      <w:r w:rsidRPr="00D6778C">
        <w:t>[52]</w:t>
      </w:r>
      <w:r w:rsidRPr="00D6778C">
        <w:tab/>
        <w:t>Y. Furukawa, J. Ponce. Accurate, Dense, and Robust Multi-View Stereopsis[C]. Computer Vision and Pattern Recognition, 2007. CVPR '07. IEEE Conference on, 2007, 1-8.</w:t>
      </w:r>
      <w:bookmarkEnd w:id="395"/>
    </w:p>
    <w:p w:rsidR="00D6778C" w:rsidRPr="00D6778C" w:rsidRDefault="00D6778C" w:rsidP="00D6778C">
      <w:pPr>
        <w:pStyle w:val="EndNoteBibliography"/>
        <w:ind w:left="720" w:firstLine="400"/>
      </w:pPr>
      <w:bookmarkStart w:id="396" w:name="_ENREF_53"/>
      <w:r w:rsidRPr="00D6778C">
        <w:t>[53]</w:t>
      </w:r>
      <w:r w:rsidRPr="00D6778C">
        <w:tab/>
        <w:t>L. Valgaerts, M. Mainberger, J. Weickert. Dense versus Sparse Approaches for Estimating the Fundamental Matrix[J]. International Journal of Computer Vision, 2012, 96(2), 212-234.</w:t>
      </w:r>
      <w:bookmarkEnd w:id="396"/>
    </w:p>
    <w:p w:rsidR="00D6778C" w:rsidRPr="00D6778C" w:rsidRDefault="00D6778C" w:rsidP="00D6778C">
      <w:pPr>
        <w:pStyle w:val="EndNoteBibliography"/>
        <w:ind w:left="720" w:firstLine="400"/>
      </w:pPr>
      <w:bookmarkStart w:id="397" w:name="_ENREF_54"/>
      <w:r w:rsidRPr="00D6778C">
        <w:t>[54]</w:t>
      </w:r>
      <w:r w:rsidRPr="00D6778C">
        <w:tab/>
        <w:t>A. H. Ahmadabadian, S. Robson, J. Boehm, M. Shortis, K. Wenzel, D. Fritsch. A comparison of dense matching algorithms for scaled surface reconstruction using stereo camera rigs[J]. Isprs Journal of Photogrammetry &amp; Remote Sensing, 2013, 78(4), 157-167.</w:t>
      </w:r>
      <w:bookmarkEnd w:id="397"/>
    </w:p>
    <w:p w:rsidR="00D6778C" w:rsidRPr="00D6778C" w:rsidRDefault="00D6778C" w:rsidP="00D6778C">
      <w:pPr>
        <w:pStyle w:val="EndNoteBibliography"/>
        <w:ind w:left="720" w:firstLine="400"/>
      </w:pPr>
      <w:bookmarkStart w:id="398" w:name="_ENREF_55"/>
      <w:r w:rsidRPr="00D6778C">
        <w:t>[55]</w:t>
      </w:r>
      <w:r w:rsidRPr="00D6778C">
        <w:tab/>
        <w:t>S. Agarwal, N. Snavely, I. Simon, S. M. Seitz. Building Rome in a day[C]. IEEE International Conference on Computer Vision, 2011, 72-79.</w:t>
      </w:r>
      <w:bookmarkEnd w:id="398"/>
    </w:p>
    <w:p w:rsidR="00D6778C" w:rsidRPr="00D6778C" w:rsidRDefault="00D6778C" w:rsidP="00D6778C">
      <w:pPr>
        <w:pStyle w:val="EndNoteBibliography"/>
        <w:ind w:left="720" w:firstLine="400"/>
      </w:pPr>
      <w:bookmarkStart w:id="399" w:name="_ENREF_56"/>
      <w:r w:rsidRPr="00D6778C">
        <w:t>[56]</w:t>
      </w:r>
      <w:r w:rsidRPr="00D6778C">
        <w:tab/>
        <w:t>S. Owada, F. Nielsen, K. Nakazawa, T. Igarashi. A Sketching Interface for Modeling the Internal Structures of 3D Shapes[J]. Lecture Notes in Computer Science, 2003, 2733(173), 49--57.</w:t>
      </w:r>
      <w:bookmarkEnd w:id="399"/>
    </w:p>
    <w:p w:rsidR="00D6778C" w:rsidRPr="00D6778C" w:rsidRDefault="00D6778C" w:rsidP="00D6778C">
      <w:pPr>
        <w:pStyle w:val="EndNoteBibliography"/>
        <w:ind w:left="720" w:firstLine="400"/>
      </w:pPr>
      <w:bookmarkStart w:id="400" w:name="_ENREF_57"/>
      <w:r w:rsidRPr="00D6778C">
        <w:t>[57]</w:t>
      </w:r>
      <w:r w:rsidRPr="00D6778C">
        <w:tab/>
        <w:t>R. Schmidt, B. Wyvill, M. C. Sousa, J. A. Jorge. ShapeShop:sketch-based solid modeling with BlobTrees[C]. ACM SIGGRAPH, 2007, 43.</w:t>
      </w:r>
      <w:bookmarkEnd w:id="400"/>
    </w:p>
    <w:p w:rsidR="00D6778C" w:rsidRPr="00D6778C" w:rsidRDefault="00D6778C" w:rsidP="00D6778C">
      <w:pPr>
        <w:pStyle w:val="EndNoteBibliography"/>
        <w:ind w:left="720" w:firstLine="400"/>
      </w:pPr>
      <w:bookmarkStart w:id="401" w:name="_ENREF_58"/>
      <w:r w:rsidRPr="00D6778C">
        <w:t>[58]</w:t>
      </w:r>
      <w:r w:rsidRPr="00D6778C">
        <w:tab/>
        <w:t>S. Owada, F. Nielsen, M. Okabe, T. Igarashi. Volumetric illustration:designing 3D models with internal textures[J]. ACM Transactions on Graphics (TOG), 2004, 23(3), 322-328.</w:t>
      </w:r>
      <w:bookmarkEnd w:id="401"/>
    </w:p>
    <w:p w:rsidR="00D6778C" w:rsidRPr="00D6778C" w:rsidRDefault="00D6778C" w:rsidP="00D6778C">
      <w:pPr>
        <w:pStyle w:val="EndNoteBibliography"/>
        <w:ind w:left="720" w:firstLine="400"/>
      </w:pPr>
      <w:bookmarkStart w:id="402" w:name="_ENREF_59"/>
      <w:r w:rsidRPr="00D6778C">
        <w:t>[59]</w:t>
      </w:r>
      <w:r w:rsidRPr="00D6778C">
        <w:tab/>
        <w:t>W. Li, W. Li, K. Zhou, B. Guo, B. Guo, N. J. Mitra. Interpreting concept sketches[J]. Acm Transactions on Graphics, 2013, 32(4), 56.</w:t>
      </w:r>
      <w:bookmarkEnd w:id="402"/>
    </w:p>
    <w:p w:rsidR="00D6778C" w:rsidRPr="00D6778C" w:rsidRDefault="00D6778C" w:rsidP="00D6778C">
      <w:pPr>
        <w:pStyle w:val="EndNoteBibliography"/>
        <w:ind w:left="720" w:firstLine="400"/>
      </w:pPr>
      <w:bookmarkStart w:id="403" w:name="_ENREF_60"/>
      <w:r w:rsidRPr="00D6778C">
        <w:t>[60]</w:t>
      </w:r>
      <w:r w:rsidRPr="00D6778C">
        <w:tab/>
        <w:t>M. Eitz, J. Hays, M. Alexa. How do humans sketch objects?[J]. Acm Transactions on Graphics, 2012, 31(4), 1-10.</w:t>
      </w:r>
      <w:bookmarkEnd w:id="403"/>
    </w:p>
    <w:p w:rsidR="00D6778C" w:rsidRPr="00D6778C" w:rsidRDefault="00D6778C" w:rsidP="00D6778C">
      <w:pPr>
        <w:pStyle w:val="EndNoteBibliography"/>
        <w:ind w:left="720" w:firstLine="400"/>
      </w:pPr>
      <w:bookmarkStart w:id="404" w:name="_ENREF_61"/>
      <w:r w:rsidRPr="00D6778C">
        <w:t>[61]</w:t>
      </w:r>
      <w:r w:rsidRPr="00D6778C">
        <w:tab/>
        <w:t>K. Yin, H. Huang, H. Zhang, M. Gong, D. Cohen-Or, B. Chen. Morfit:interactive surface reconstruction from incomplete point clouds with curve-driven topology and geometry control[J]. Acm Transactions on Graphics, 2014, 33(6), 1-12.</w:t>
      </w:r>
      <w:bookmarkEnd w:id="404"/>
    </w:p>
    <w:p w:rsidR="00D6778C" w:rsidRPr="00D6778C" w:rsidRDefault="00D6778C" w:rsidP="00D6778C">
      <w:pPr>
        <w:pStyle w:val="EndNoteBibliography"/>
        <w:ind w:left="720" w:firstLine="400"/>
      </w:pPr>
      <w:bookmarkStart w:id="405" w:name="_ENREF_62"/>
      <w:r w:rsidRPr="00D6778C">
        <w:t>[62]</w:t>
      </w:r>
      <w:r w:rsidRPr="00D6778C">
        <w:tab/>
        <w:t xml:space="preserve">C. Wu. (2015). </w:t>
      </w:r>
      <w:r w:rsidRPr="00D6778C">
        <w:rPr>
          <w:i/>
        </w:rPr>
        <w:t>Visualsfm: A visual structure from motion system.</w:t>
      </w:r>
      <w:r w:rsidRPr="00D6778C">
        <w:t xml:space="preserve"> Available: </w:t>
      </w:r>
      <w:hyperlink r:id="rId163" w:history="1">
        <w:r w:rsidRPr="00D6778C">
          <w:rPr>
            <w:rStyle w:val="af0"/>
          </w:rPr>
          <w:t>http://ccwu.me/vsfm/</w:t>
        </w:r>
        <w:bookmarkEnd w:id="405"/>
      </w:hyperlink>
    </w:p>
    <w:p w:rsidR="00D6778C" w:rsidRPr="00D6778C" w:rsidRDefault="00D6778C" w:rsidP="00D6778C">
      <w:pPr>
        <w:pStyle w:val="EndNoteBibliography"/>
        <w:ind w:left="720" w:firstLine="400"/>
      </w:pPr>
      <w:bookmarkStart w:id="406" w:name="_ENREF_63"/>
      <w:r w:rsidRPr="00D6778C">
        <w:t>[63]</w:t>
      </w:r>
      <w:r w:rsidRPr="00D6778C">
        <w:tab/>
        <w:t>Y. P. Cao, T. Ju, Z. Fu, S. M. Hu. Interactive Image-Guided Modeling of Extruded Shapes[C]. Computer Graphics Forum, 2014, 101-110.</w:t>
      </w:r>
      <w:bookmarkEnd w:id="406"/>
    </w:p>
    <w:p w:rsidR="00D6778C" w:rsidRPr="00D6778C" w:rsidRDefault="00D6778C" w:rsidP="00D6778C">
      <w:pPr>
        <w:pStyle w:val="EndNoteBibliography"/>
        <w:ind w:left="720" w:firstLine="400"/>
      </w:pPr>
      <w:bookmarkStart w:id="407" w:name="_ENREF_64"/>
      <w:r w:rsidRPr="00D6778C">
        <w:t>[64]</w:t>
      </w:r>
      <w:r w:rsidRPr="00D6778C">
        <w:tab/>
        <w:t>N. P. Chironis, N. Sclater. Mechanisms and Mechanical Devices Sourcebook[J]. McGraw-Hill, 2001, 39(2-4), 271-3.</w:t>
      </w:r>
      <w:bookmarkEnd w:id="407"/>
    </w:p>
    <w:p w:rsidR="00D6778C" w:rsidRPr="00D6778C" w:rsidRDefault="00D6778C" w:rsidP="00D6778C">
      <w:pPr>
        <w:pStyle w:val="EndNoteBibliography"/>
        <w:ind w:left="720" w:firstLine="400"/>
      </w:pPr>
      <w:bookmarkStart w:id="408" w:name="_ENREF_65"/>
      <w:r w:rsidRPr="00D6778C">
        <w:t>[65]</w:t>
      </w:r>
      <w:r w:rsidRPr="00D6778C">
        <w:tab/>
        <w:t xml:space="preserve">Wikipedia. (2015). </w:t>
      </w:r>
      <w:r w:rsidRPr="00D6778C">
        <w:rPr>
          <w:i/>
        </w:rPr>
        <w:t>Involute</w:t>
      </w:r>
      <w:r w:rsidRPr="00D6778C">
        <w:t xml:space="preserve">. Available: </w:t>
      </w:r>
      <w:hyperlink r:id="rId164" w:history="1">
        <w:r w:rsidRPr="00D6778C">
          <w:rPr>
            <w:rStyle w:val="af0"/>
          </w:rPr>
          <w:t>http://en.wikipedia.org/wiki/Involute/</w:t>
        </w:r>
        <w:bookmarkEnd w:id="408"/>
      </w:hyperlink>
    </w:p>
    <w:p w:rsidR="00D6778C" w:rsidRPr="00D6778C" w:rsidRDefault="00D6778C" w:rsidP="00D6778C">
      <w:pPr>
        <w:pStyle w:val="EndNoteBibliography"/>
        <w:ind w:left="720" w:firstLine="400"/>
      </w:pPr>
      <w:bookmarkStart w:id="409" w:name="_ENREF_66"/>
      <w:r w:rsidRPr="00D6778C">
        <w:t>[66]</w:t>
      </w:r>
      <w:r w:rsidRPr="00D6778C">
        <w:tab/>
        <w:t>Y. Li, X. Wu, Y. Chrysathou, A. Sharf, D. Cohen-Or, N. J. Mitra. GlobFit: Consistently Fitting Primitives by Discovering Global Relations[J]. Journal of Computer-Aided Design &amp; Computer Graphics, 2012, 30(4), 52.</w:t>
      </w:r>
      <w:bookmarkEnd w:id="409"/>
    </w:p>
    <w:p w:rsidR="00D6778C" w:rsidRPr="00D6778C" w:rsidRDefault="00D6778C" w:rsidP="00D6778C">
      <w:pPr>
        <w:pStyle w:val="EndNoteBibliography"/>
        <w:ind w:left="720" w:firstLine="400"/>
      </w:pPr>
      <w:bookmarkStart w:id="410" w:name="_ENREF_67"/>
      <w:r w:rsidRPr="00D6778C">
        <w:t>[67]</w:t>
      </w:r>
      <w:r w:rsidRPr="00D6778C">
        <w:tab/>
        <w:t>W. Xu, J. Wang, K. K. Yin, K. Zhou, V. D. P. Michiel, F. Chen</w:t>
      </w:r>
      <w:r w:rsidRPr="00D6778C">
        <w:rPr>
          <w:i/>
        </w:rPr>
        <w:t>, et al.</w:t>
      </w:r>
      <w:r w:rsidRPr="00D6778C">
        <w:t xml:space="preserve"> Joint-aware manipulation of deformable models[J]. Acm Transactions on Graphics, 2009, 28(3), 1-9.</w:t>
      </w:r>
      <w:bookmarkEnd w:id="410"/>
    </w:p>
    <w:p w:rsidR="00D6778C" w:rsidRPr="00D6778C" w:rsidRDefault="00D6778C" w:rsidP="00D6778C">
      <w:pPr>
        <w:pStyle w:val="EndNoteBibliography"/>
        <w:ind w:left="720" w:firstLine="400"/>
      </w:pPr>
      <w:bookmarkStart w:id="411" w:name="_ENREF_68"/>
      <w:r w:rsidRPr="00D6778C">
        <w:t>[68]</w:t>
      </w:r>
      <w:r w:rsidRPr="00D6778C">
        <w:tab/>
        <w:t xml:space="preserve">G. Ran, O. Sorkine, N. J. Mitra, D. Cohen-Or. iWIRES:an analyze-and-edit </w:t>
      </w:r>
      <w:r w:rsidRPr="00D6778C">
        <w:lastRenderedPageBreak/>
        <w:t>approach to shape manipulation[J]. Acm Transactions on Graphics, 2009, 28(3), 1-10.</w:t>
      </w:r>
      <w:bookmarkEnd w:id="411"/>
    </w:p>
    <w:p w:rsidR="00D6778C" w:rsidRPr="00D6778C" w:rsidRDefault="00D6778C" w:rsidP="00D6778C">
      <w:pPr>
        <w:pStyle w:val="EndNoteBibliography"/>
        <w:ind w:left="720" w:firstLine="400"/>
      </w:pPr>
      <w:bookmarkStart w:id="412" w:name="_ENREF_69"/>
      <w:r w:rsidRPr="00D6778C">
        <w:t>[69]</w:t>
      </w:r>
      <w:r w:rsidRPr="00D6778C">
        <w:tab/>
        <w:t>K. Xu, H. Zhang, B. Chen, B. Chen. Fit and diverse: set evolution for inspiring 3D shape galleries[J]. Acm Transactions on Graphics, 2012, 31(4), 57.</w:t>
      </w:r>
      <w:bookmarkEnd w:id="412"/>
    </w:p>
    <w:p w:rsidR="00D6778C" w:rsidRPr="00D6778C" w:rsidRDefault="00D6778C" w:rsidP="00D6778C">
      <w:pPr>
        <w:pStyle w:val="EndNoteBibliography"/>
        <w:ind w:left="720" w:firstLine="400"/>
      </w:pPr>
      <w:bookmarkStart w:id="413" w:name="_ENREF_70"/>
      <w:r w:rsidRPr="00D6778C">
        <w:t>[70]</w:t>
      </w:r>
      <w:r w:rsidRPr="00D6778C">
        <w:tab/>
        <w:t>V. Kraevoy, A. Sheffer, A. Shamir, D. Cohenor. Non-homogeneous resizing of complex models[J]. Acm Transactions on Graphics, 2008, 27(5), 1-9.</w:t>
      </w:r>
      <w:bookmarkEnd w:id="413"/>
    </w:p>
    <w:p w:rsidR="00D6778C" w:rsidRPr="00D6778C" w:rsidRDefault="00D6778C" w:rsidP="00D6778C">
      <w:pPr>
        <w:pStyle w:val="EndNoteBibliography"/>
        <w:ind w:left="720" w:firstLine="400"/>
      </w:pPr>
      <w:bookmarkStart w:id="414" w:name="_ENREF_71"/>
      <w:r w:rsidRPr="00D6778C">
        <w:t>[71]</w:t>
      </w:r>
      <w:r w:rsidRPr="00D6778C">
        <w:tab/>
        <w:t>Y. Wang, K. Xu, J. Li, H. Zhang, A. Shamir, L. Liu</w:t>
      </w:r>
      <w:r w:rsidRPr="00D6778C">
        <w:rPr>
          <w:i/>
        </w:rPr>
        <w:t>, et al.</w:t>
      </w:r>
      <w:r w:rsidRPr="00D6778C">
        <w:t xml:space="preserve"> Symmetry Hierarchy of Man-Made Objects[C]. 287&amp;ndash;296.</w:t>
      </w:r>
      <w:bookmarkEnd w:id="414"/>
    </w:p>
    <w:p w:rsidR="00D6778C" w:rsidRPr="00D6778C" w:rsidRDefault="00D6778C" w:rsidP="00D6778C">
      <w:pPr>
        <w:pStyle w:val="EndNoteBibliography"/>
        <w:ind w:left="720" w:firstLine="400"/>
      </w:pPr>
      <w:bookmarkStart w:id="415" w:name="_ENREF_72"/>
      <w:r w:rsidRPr="00D6778C">
        <w:t>[72]</w:t>
      </w:r>
      <w:r w:rsidRPr="00D6778C">
        <w:tab/>
        <w:t>W. Li, M. Agrawala, B. Curless, D. Salesin. Automated generation of interactive 3D exploded view diagrams[C]. Acm Siggraph, 2008, 1-7.</w:t>
      </w:r>
      <w:bookmarkEnd w:id="415"/>
    </w:p>
    <w:p w:rsidR="00D6778C" w:rsidRPr="00D6778C" w:rsidRDefault="00D6778C" w:rsidP="00D6778C">
      <w:pPr>
        <w:pStyle w:val="EndNoteBibliography"/>
        <w:ind w:left="720" w:firstLine="400"/>
      </w:pPr>
      <w:bookmarkStart w:id="416" w:name="_ENREF_73"/>
      <w:r w:rsidRPr="00D6778C">
        <w:t>[73]</w:t>
      </w:r>
      <w:r w:rsidRPr="00D6778C">
        <w:tab/>
        <w:t>E. Kalogerakis, S. Chaudhuri, D. Koller, V. Koltun. A probabilistic model for component-based shape synthesis[J]. Acm Transactions on Graphics, 2012, 31(4), 1-11.</w:t>
      </w:r>
      <w:bookmarkEnd w:id="416"/>
    </w:p>
    <w:p w:rsidR="00D6778C" w:rsidRPr="00D6778C" w:rsidRDefault="00D6778C" w:rsidP="00D6778C">
      <w:pPr>
        <w:pStyle w:val="EndNoteBibliography"/>
        <w:ind w:left="720" w:firstLine="400"/>
      </w:pPr>
      <w:bookmarkStart w:id="417" w:name="_ENREF_74"/>
      <w:r w:rsidRPr="00D6778C">
        <w:t>[74]</w:t>
      </w:r>
      <w:r w:rsidRPr="00D6778C">
        <w:tab/>
        <w:t>C. H. Shen, H. Fu, K. Chen, S. M. Hu. Structure recovery by part assembly[J]. Acm Transactions on Graphics, 2012, 31(6), 1-11.</w:t>
      </w:r>
      <w:bookmarkEnd w:id="417"/>
    </w:p>
    <w:p w:rsidR="00D6778C" w:rsidRPr="00D6778C" w:rsidRDefault="00D6778C" w:rsidP="00D6778C">
      <w:pPr>
        <w:pStyle w:val="EndNoteBibliography"/>
        <w:ind w:left="720" w:firstLine="400"/>
      </w:pPr>
      <w:bookmarkStart w:id="418" w:name="_ENREF_75"/>
      <w:r w:rsidRPr="00D6778C">
        <w:t>[75]</w:t>
      </w:r>
      <w:r w:rsidRPr="00D6778C">
        <w:tab/>
        <w:t>M. Wand, M. Wand, H. Zhang, D. Cohen-Or, V. Kim, Q. X. Huang. Structure-aware shape processing[C]. SIGGRAPH Asia, 2013, 1.</w:t>
      </w:r>
      <w:bookmarkEnd w:id="418"/>
    </w:p>
    <w:p w:rsidR="00D6778C" w:rsidRPr="00D6778C" w:rsidRDefault="00D6778C" w:rsidP="00D6778C">
      <w:pPr>
        <w:pStyle w:val="EndNoteBibliography"/>
        <w:ind w:left="720" w:firstLine="400"/>
      </w:pPr>
      <w:bookmarkStart w:id="419" w:name="_ENREF_76"/>
      <w:r w:rsidRPr="00D6778C">
        <w:t>[76]</w:t>
      </w:r>
      <w:r w:rsidRPr="00D6778C">
        <w:tab/>
        <w:t>W. Li, W. Li, W. Li, W. Li, M. Agrawala. Illustrating how mechanical assemblies work[J]. Communications of the Acm, 2013, 56(1), 106-114.</w:t>
      </w:r>
      <w:bookmarkEnd w:id="419"/>
    </w:p>
    <w:p w:rsidR="00D6778C" w:rsidRPr="00D6778C" w:rsidRDefault="00D6778C" w:rsidP="00D6778C">
      <w:pPr>
        <w:pStyle w:val="EndNoteBibliography"/>
        <w:ind w:left="720" w:firstLine="400"/>
      </w:pPr>
      <w:bookmarkStart w:id="420" w:name="_ENREF_77"/>
      <w:r w:rsidRPr="00D6778C">
        <w:t>[77]</w:t>
      </w:r>
      <w:r w:rsidRPr="00D6778C">
        <w:tab/>
        <w:t>M. B, #228, cher, B. Bickel, D. L. James, H. Pfister. Fabricating articulated characters from skinned meshes[J]. Acm Transactions on Graphics, 2012, 31(4), 1-9.</w:t>
      </w:r>
      <w:bookmarkEnd w:id="420"/>
    </w:p>
    <w:p w:rsidR="00D6778C" w:rsidRPr="00D6778C" w:rsidRDefault="00D6778C" w:rsidP="00D6778C">
      <w:pPr>
        <w:pStyle w:val="EndNoteBibliography"/>
        <w:ind w:left="720" w:firstLine="400"/>
      </w:pPr>
      <w:bookmarkStart w:id="421" w:name="_ENREF_78"/>
      <w:r w:rsidRPr="00D6778C">
        <w:t>[78]</w:t>
      </w:r>
      <w:r w:rsidRPr="00D6778C">
        <w:tab/>
        <w:t>W. Li, W. Li, N. J. Mitra, M. Pauly, M. Pauly. Designing and fabricating mechanical automata from mocap sequences[J]. Acm Transactions on Graphics, 2013, 32(6), 186.</w:t>
      </w:r>
      <w:bookmarkEnd w:id="421"/>
    </w:p>
    <w:p w:rsidR="00D6778C" w:rsidRPr="00D6778C" w:rsidRDefault="00D6778C" w:rsidP="00D6778C">
      <w:pPr>
        <w:pStyle w:val="EndNoteBibliography"/>
        <w:ind w:left="720" w:firstLine="400"/>
      </w:pPr>
      <w:bookmarkStart w:id="422" w:name="_ENREF_79"/>
      <w:r w:rsidRPr="00D6778C">
        <w:t>[79]</w:t>
      </w:r>
      <w:r w:rsidRPr="00D6778C">
        <w:tab/>
        <w:t>R. W. Sumner, R. W. Sumner, R. W. Sumner, R. W. Sumner, R. W. Sumner, R. W. Sumner</w:t>
      </w:r>
      <w:r w:rsidRPr="00D6778C">
        <w:rPr>
          <w:i/>
        </w:rPr>
        <w:t>, et al.</w:t>
      </w:r>
      <w:r w:rsidRPr="00D6778C">
        <w:t xml:space="preserve"> Computational design of mechanical characters[J]. Acm Transactions on Graphics, 2013, 32(4), 83.</w:t>
      </w:r>
      <w:bookmarkEnd w:id="422"/>
    </w:p>
    <w:p w:rsidR="00D6778C" w:rsidRPr="00D6778C" w:rsidRDefault="00D6778C" w:rsidP="00D6778C">
      <w:pPr>
        <w:pStyle w:val="EndNoteBibliography"/>
        <w:ind w:left="720" w:firstLine="400"/>
      </w:pPr>
      <w:bookmarkStart w:id="423" w:name="_ENREF_80"/>
      <w:r w:rsidRPr="00D6778C">
        <w:t>[80]</w:t>
      </w:r>
      <w:r w:rsidRPr="00D6778C">
        <w:tab/>
        <w:t>B. Thomaszewski, S. Coros, D. Gauge, V. Megaro, E. Grinspun, M. Gross. Computational design of linkage-based characters[J]. Acm Transactions on Graphics, 2014, 33(4), 1-9.</w:t>
      </w:r>
      <w:bookmarkEnd w:id="423"/>
    </w:p>
    <w:p w:rsidR="00D6778C" w:rsidRPr="00D6778C" w:rsidRDefault="00D6778C" w:rsidP="00D6778C">
      <w:pPr>
        <w:pStyle w:val="EndNoteBibliography"/>
        <w:ind w:left="720" w:firstLine="400"/>
      </w:pPr>
      <w:bookmarkStart w:id="424" w:name="_ENREF_81"/>
      <w:r w:rsidRPr="00D6778C">
        <w:t>[81]</w:t>
      </w:r>
      <w:r w:rsidRPr="00D6778C">
        <w:tab/>
        <w:t>J. Huang, C. H. Menq. Automatic CAD Model Reconstruction from Multiple Point Clouds for Reverse Engineering[J]. Journal of Computing &amp; Information Science in Engineering, 2002, 2(3), 160-170.</w:t>
      </w:r>
      <w:bookmarkEnd w:id="424"/>
    </w:p>
    <w:p w:rsidR="00D6778C" w:rsidRPr="00D6778C" w:rsidRDefault="00D6778C" w:rsidP="00D6778C">
      <w:pPr>
        <w:pStyle w:val="EndNoteBibliography"/>
        <w:ind w:left="720" w:firstLine="400"/>
      </w:pPr>
      <w:bookmarkStart w:id="425" w:name="_ENREF_82"/>
      <w:r w:rsidRPr="00D6778C">
        <w:t>[82]</w:t>
      </w:r>
      <w:r w:rsidRPr="00D6778C">
        <w:tab/>
        <w:t>A. Bey, R. Chaine, R. Marc, G. Thibault, S. Akkouche. Reconstruction of Consistent 3d CAD Models from Point Cloud Data Using a Priori CAD Models[J]. ISPRS - International Archives of the Photogrammetry, 2012, XXXVIII-5/W12(289-294.</w:t>
      </w:r>
      <w:bookmarkEnd w:id="425"/>
    </w:p>
    <w:p w:rsidR="00D6778C" w:rsidRPr="00D6778C" w:rsidRDefault="00D6778C" w:rsidP="00D6778C">
      <w:pPr>
        <w:pStyle w:val="EndNoteBibliography"/>
        <w:ind w:left="720" w:firstLine="400"/>
      </w:pPr>
      <w:bookmarkStart w:id="426" w:name="_ENREF_83"/>
      <w:r w:rsidRPr="00D6778C">
        <w:t>[83]</w:t>
      </w:r>
      <w:r w:rsidRPr="00D6778C">
        <w:tab/>
        <w:t>S. Chenney, D. A. Forsyth. Sampling plausible solutions to multi-body constraint problems[C]. Conference on Computer Graphics and Interactive Techniques, 2000, 219-228.</w:t>
      </w:r>
      <w:bookmarkEnd w:id="426"/>
    </w:p>
    <w:p w:rsidR="00D6778C" w:rsidRPr="00D6778C" w:rsidRDefault="00D6778C" w:rsidP="00D6778C">
      <w:pPr>
        <w:pStyle w:val="EndNoteBibliography"/>
        <w:ind w:left="720" w:firstLine="400"/>
      </w:pPr>
      <w:bookmarkStart w:id="427" w:name="_ENREF_84"/>
      <w:r w:rsidRPr="00D6778C">
        <w:t>[84]</w:t>
      </w:r>
      <w:r w:rsidRPr="00D6778C">
        <w:tab/>
        <w:t>J. O. Talton, Y. Lou, S. Lesser, J. Duke, V. Koltun. Metropolis procedural modeling[J]. Acm Transactions on Graphics, 2011, 30(2), 1-14.</w:t>
      </w:r>
      <w:bookmarkEnd w:id="427"/>
    </w:p>
    <w:p w:rsidR="00D6778C" w:rsidRPr="00D6778C" w:rsidRDefault="00D6778C" w:rsidP="00D6778C">
      <w:pPr>
        <w:pStyle w:val="EndNoteBibliography"/>
        <w:ind w:left="720" w:firstLine="400"/>
      </w:pPr>
      <w:bookmarkStart w:id="428" w:name="_ENREF_85"/>
      <w:r w:rsidRPr="00D6778C">
        <w:t>[85]</w:t>
      </w:r>
      <w:r w:rsidRPr="00D6778C">
        <w:tab/>
        <w:t>J. Mccrae, K. Singh, N. J. Mitra</w:t>
      </w:r>
      <w:r w:rsidRPr="00D6778C">
        <w:rPr>
          <w:i/>
        </w:rPr>
        <w:t xml:space="preserve">, </w:t>
      </w:r>
      <w:r w:rsidRPr="00D6778C">
        <w:t>Slices: a shape-proxy based on planar sections[M]: ACM, 2011.</w:t>
      </w:r>
      <w:bookmarkEnd w:id="428"/>
    </w:p>
    <w:p w:rsidR="00D6778C" w:rsidRPr="00D6778C" w:rsidRDefault="00D6778C" w:rsidP="00D6778C">
      <w:pPr>
        <w:pStyle w:val="EndNoteBibliography"/>
        <w:ind w:left="720" w:firstLine="400"/>
      </w:pPr>
      <w:bookmarkStart w:id="429" w:name="_ENREF_86"/>
      <w:r w:rsidRPr="00D6778C">
        <w:t>[86]</w:t>
      </w:r>
      <w:r w:rsidRPr="00D6778C">
        <w:tab/>
        <w:t>J. Canny</w:t>
      </w:r>
      <w:r w:rsidRPr="00D6778C">
        <w:rPr>
          <w:i/>
        </w:rPr>
        <w:t xml:space="preserve">, </w:t>
      </w:r>
      <w:r w:rsidRPr="00D6778C">
        <w:t>A Computational Approach to Edge Detection[M]: IEEE Computer Society, 1986.</w:t>
      </w:r>
      <w:bookmarkEnd w:id="429"/>
    </w:p>
    <w:p w:rsidR="00D6778C" w:rsidRPr="00D6778C" w:rsidRDefault="00D6778C" w:rsidP="00D6778C">
      <w:pPr>
        <w:pStyle w:val="EndNoteBibliography"/>
        <w:ind w:left="720" w:firstLine="400"/>
      </w:pPr>
      <w:bookmarkStart w:id="430" w:name="_ENREF_87"/>
      <w:r w:rsidRPr="00D6778C">
        <w:t>[87]</w:t>
      </w:r>
      <w:r w:rsidRPr="00D6778C">
        <w:tab/>
      </w:r>
      <w:r w:rsidRPr="00D6778C">
        <w:rPr>
          <w:i/>
        </w:rPr>
        <w:t>Mediabistro.com: Inside 3d printing conference and expo</w:t>
      </w:r>
      <w:r w:rsidRPr="00D6778C">
        <w:t xml:space="preserve">. Available: </w:t>
      </w:r>
      <w:hyperlink r:id="rId165" w:history="1">
        <w:r w:rsidRPr="00D6778C">
          <w:rPr>
            <w:rStyle w:val="af0"/>
          </w:rPr>
          <w:t>http://www.inside3dprinting.com/</w:t>
        </w:r>
        <w:bookmarkEnd w:id="430"/>
      </w:hyperlink>
    </w:p>
    <w:p w:rsidR="00D6778C" w:rsidRPr="00D6778C" w:rsidRDefault="00D6778C" w:rsidP="00D6778C">
      <w:pPr>
        <w:pStyle w:val="EndNoteBibliography"/>
        <w:ind w:left="720" w:firstLine="400"/>
      </w:pPr>
      <w:bookmarkStart w:id="431" w:name="_ENREF_88"/>
      <w:r w:rsidRPr="00D6778C">
        <w:t>[88]</w:t>
      </w:r>
      <w:r w:rsidRPr="00D6778C">
        <w:tab/>
        <w:t>A. C. Dan, C. Amati, R. Kleinberger, A. Steed, J. Kautz, T. Weyrich. 3D-printing of non-assembly, articulated models[J]. Acm Transactions on Graphics, 2012, 31(6), 130.</w:t>
      </w:r>
      <w:bookmarkEnd w:id="431"/>
    </w:p>
    <w:p w:rsidR="00D6778C" w:rsidRPr="00D6778C" w:rsidRDefault="00D6778C" w:rsidP="00D6778C">
      <w:pPr>
        <w:pStyle w:val="EndNoteBibliography"/>
        <w:ind w:left="720" w:firstLine="400"/>
      </w:pPr>
      <w:bookmarkStart w:id="432" w:name="_ENREF_89"/>
      <w:r w:rsidRPr="00D6778C">
        <w:t>[89]</w:t>
      </w:r>
      <w:r w:rsidRPr="00D6778C">
        <w:tab/>
        <w:t>O. Stava, J. Vanek, B. Benes, N. Carr. Stress relief: improving structural strength of 3D printable objects[J]. Acm Transactions on Graphics, 2012, 31(4), 48.</w:t>
      </w:r>
      <w:bookmarkEnd w:id="432"/>
    </w:p>
    <w:p w:rsidR="00D6778C" w:rsidRPr="00D6778C" w:rsidRDefault="00D6778C" w:rsidP="00D6778C">
      <w:pPr>
        <w:pStyle w:val="EndNoteBibliography"/>
        <w:ind w:left="720" w:firstLine="400"/>
      </w:pPr>
      <w:bookmarkStart w:id="433" w:name="_ENREF_90"/>
      <w:r w:rsidRPr="00D6778C">
        <w:t>[90]</w:t>
      </w:r>
      <w:r w:rsidRPr="00D6778C">
        <w:tab/>
        <w:t>L. Luo, I. Baran, S. Rusinkiewicz, W. Matusik. Chopper:partitioning models into 3D-printable parts[J]. Acm Transactions on Graphics, 2012, 31(6), 1-9.</w:t>
      </w:r>
      <w:bookmarkEnd w:id="433"/>
    </w:p>
    <w:p w:rsidR="00D6778C" w:rsidRPr="00D6778C" w:rsidRDefault="00D6778C" w:rsidP="00D6778C">
      <w:pPr>
        <w:pStyle w:val="EndNoteBibliography"/>
        <w:ind w:left="720" w:firstLine="400"/>
      </w:pPr>
      <w:bookmarkStart w:id="434" w:name="_ENREF_91"/>
      <w:r w:rsidRPr="00D6778C">
        <w:t>[91]</w:t>
      </w:r>
      <w:r w:rsidRPr="00D6778C">
        <w:tab/>
        <w:t>T. Dong, L. Zhang, R. Tong, J. Dong. A hierarchical approach to disassembly sequence planning for mechanical product[J]. International Journal of Advanced Manufacturing Technology, 2006, 30(5-6), 507-520.</w:t>
      </w:r>
      <w:bookmarkEnd w:id="434"/>
    </w:p>
    <w:p w:rsidR="00D6778C" w:rsidRPr="00D6778C" w:rsidRDefault="00D6778C" w:rsidP="00D6778C">
      <w:pPr>
        <w:pStyle w:val="EndNoteBibliography"/>
        <w:ind w:left="720" w:firstLine="400"/>
      </w:pPr>
      <w:bookmarkStart w:id="435" w:name="_ENREF_92"/>
      <w:r w:rsidRPr="00D6778C">
        <w:lastRenderedPageBreak/>
        <w:t>[92]</w:t>
      </w:r>
      <w:r w:rsidRPr="00D6778C">
        <w:tab/>
        <w:t>M. Xu, J. Zhu, P. Lv, B. Zhou, M. F. Tappen, R. Ji. Learning-based Shadow Recognition and Removal from Monochromatic Natural Images[J]. IEEE Transactions on Image Processing, 2017, PP(99), 1-1.</w:t>
      </w:r>
      <w:bookmarkEnd w:id="435"/>
    </w:p>
    <w:p w:rsidR="00D6778C" w:rsidRPr="00D6778C" w:rsidRDefault="00D6778C" w:rsidP="00D6778C">
      <w:pPr>
        <w:pStyle w:val="EndNoteBibliography"/>
        <w:ind w:left="720" w:firstLine="400"/>
        <w:rPr>
          <w:rFonts w:hint="eastAsia"/>
        </w:rPr>
      </w:pPr>
      <w:bookmarkStart w:id="436" w:name="_ENREF_93"/>
      <w:r w:rsidRPr="00D6778C">
        <w:t>[93]</w:t>
      </w:r>
      <w:r w:rsidRPr="00D6778C">
        <w:tab/>
        <w:t>Ming-Liang, Ning-Bo, Wei-Wei, Ming-Yuan</w:t>
      </w:r>
      <w:r w:rsidRPr="00D6778C">
        <w:rPr>
          <w:rFonts w:hint="eastAsia"/>
        </w:rPr>
        <w:t>, Jun-Xiao, Bing</w:t>
      </w:r>
      <w:r w:rsidRPr="00D6778C">
        <w:rPr>
          <w:rFonts w:hint="eastAsia"/>
          <w:i/>
        </w:rPr>
        <w:t>, et al.</w:t>
      </w:r>
      <w:r w:rsidRPr="00D6778C">
        <w:rPr>
          <w:rFonts w:hint="eastAsia"/>
        </w:rPr>
        <w:t xml:space="preserve"> Mechanical Assembly Packing Problem Using Joint Constraints[J]. </w:t>
      </w:r>
      <w:r w:rsidRPr="00D6778C">
        <w:rPr>
          <w:rFonts w:hint="eastAsia"/>
        </w:rPr>
        <w:t>计算机科学技术学报</w:t>
      </w:r>
      <w:r w:rsidRPr="00D6778C">
        <w:rPr>
          <w:rFonts w:hint="eastAsia"/>
        </w:rPr>
        <w:t>(</w:t>
      </w:r>
      <w:r w:rsidRPr="00D6778C">
        <w:rPr>
          <w:rFonts w:hint="eastAsia"/>
        </w:rPr>
        <w:t>英文版</w:t>
      </w:r>
      <w:r w:rsidRPr="00D6778C">
        <w:rPr>
          <w:rFonts w:hint="eastAsia"/>
        </w:rPr>
        <w:t>), 2017, 32(6), 1162-1171.</w:t>
      </w:r>
      <w:bookmarkEnd w:id="436"/>
    </w:p>
    <w:p w:rsidR="00D6778C" w:rsidRPr="00D6778C" w:rsidRDefault="00D6778C" w:rsidP="00D6778C">
      <w:pPr>
        <w:pStyle w:val="EndNoteBibliography"/>
        <w:ind w:left="720" w:firstLine="400"/>
      </w:pPr>
      <w:bookmarkStart w:id="437" w:name="_ENREF_94"/>
      <w:r w:rsidRPr="00D6778C">
        <w:t>[94]</w:t>
      </w:r>
      <w:r w:rsidRPr="00D6778C">
        <w:tab/>
        <w:t>M. Garey, R. Graham, J. Ullman. An analysis of some packing algorithms[J]. Combinatorial Algorithms, 1973, 39–47.</w:t>
      </w:r>
      <w:bookmarkEnd w:id="437"/>
    </w:p>
    <w:p w:rsidR="00D6778C" w:rsidRPr="00D6778C" w:rsidRDefault="00D6778C" w:rsidP="00D6778C">
      <w:pPr>
        <w:pStyle w:val="EndNoteBibliography"/>
        <w:ind w:left="720" w:firstLine="400"/>
      </w:pPr>
      <w:bookmarkStart w:id="438" w:name="_ENREF_95"/>
      <w:r w:rsidRPr="00D6778C">
        <w:t>[95]</w:t>
      </w:r>
      <w:r w:rsidRPr="00D6778C">
        <w:tab/>
        <w:t>N. Chernov, Y. Stoyan, T. Romanova</w:t>
      </w:r>
      <w:r w:rsidRPr="00D6778C">
        <w:rPr>
          <w:i/>
        </w:rPr>
        <w:t xml:space="preserve">, </w:t>
      </w:r>
      <w:r w:rsidRPr="00D6778C">
        <w:t>Mathematical model and efficient algorithms for object packing problem[M]: Elsevier Science Publishers B. V., 2010.</w:t>
      </w:r>
      <w:bookmarkEnd w:id="438"/>
    </w:p>
    <w:p w:rsidR="00D6778C" w:rsidRPr="00D6778C" w:rsidRDefault="00D6778C" w:rsidP="00D6778C">
      <w:pPr>
        <w:pStyle w:val="EndNoteBibliography"/>
        <w:ind w:left="720" w:firstLine="400"/>
      </w:pPr>
      <w:bookmarkStart w:id="439" w:name="_ENREF_96"/>
      <w:r w:rsidRPr="00D6778C">
        <w:t>[96]</w:t>
      </w:r>
      <w:r w:rsidRPr="00D6778C">
        <w:tab/>
        <w:t>X. Chen, H. Zhang, J. Lin, R. Hu, L. Lu, Q. Huang</w:t>
      </w:r>
      <w:r w:rsidRPr="00D6778C">
        <w:rPr>
          <w:i/>
        </w:rPr>
        <w:t>, et al.</w:t>
      </w:r>
      <w:r w:rsidRPr="00D6778C">
        <w:t xml:space="preserve"> Dapper: decompose-and-pack for 3D printing[J]. Acm Transactions on Graphics, 2015, 34(6), 213.</w:t>
      </w:r>
      <w:bookmarkEnd w:id="439"/>
    </w:p>
    <w:p w:rsidR="00D6778C" w:rsidRPr="00D6778C" w:rsidRDefault="00D6778C" w:rsidP="00D6778C">
      <w:pPr>
        <w:pStyle w:val="EndNoteBibliography"/>
        <w:ind w:left="720" w:firstLine="400"/>
      </w:pPr>
      <w:bookmarkStart w:id="440" w:name="_ENREF_97"/>
      <w:r w:rsidRPr="00D6778C">
        <w:t>[97]</w:t>
      </w:r>
      <w:r w:rsidRPr="00D6778C">
        <w:tab/>
        <w:t>M. Attene. Shapes In a Box: Disassembling 3D Objects for Efficient Packing and Fabrication[J]. Computer Graphics Forum, 2016, 34(8), 64-76.</w:t>
      </w:r>
      <w:bookmarkEnd w:id="440"/>
    </w:p>
    <w:p w:rsidR="00D6778C" w:rsidRPr="00D6778C" w:rsidRDefault="00D6778C" w:rsidP="00D6778C">
      <w:pPr>
        <w:pStyle w:val="EndNoteBibliography"/>
        <w:ind w:left="720" w:firstLine="400"/>
      </w:pPr>
      <w:bookmarkStart w:id="441" w:name="_ENREF_98"/>
      <w:r w:rsidRPr="00D6778C">
        <w:t>[98]</w:t>
      </w:r>
      <w:r w:rsidRPr="00D6778C">
        <w:tab/>
        <w:t>J. A. Bennellabc. The geometry of nesting problems: A tutorial[J]. European Journal of Operational Research, 2008, 184(2), 397-415.</w:t>
      </w:r>
      <w:bookmarkEnd w:id="441"/>
    </w:p>
    <w:p w:rsidR="00D6778C" w:rsidRPr="00D6778C" w:rsidRDefault="00D6778C" w:rsidP="00D6778C">
      <w:pPr>
        <w:pStyle w:val="EndNoteBibliography"/>
        <w:ind w:left="720" w:firstLine="400"/>
      </w:pPr>
      <w:bookmarkStart w:id="442" w:name="_ENREF_99"/>
      <w:r w:rsidRPr="00D6778C">
        <w:t>[99]</w:t>
      </w:r>
      <w:r w:rsidRPr="00D6778C">
        <w:tab/>
        <w:t>S. Petitjean, N. Ray. Least squares conformal maps for automatic texture atlas generation[C]. Conference on Computer Graphics and Interactive Techniques, 2002, 362-371.</w:t>
      </w:r>
      <w:bookmarkEnd w:id="442"/>
    </w:p>
    <w:p w:rsidR="00D6778C" w:rsidRPr="00D6778C" w:rsidRDefault="00D6778C" w:rsidP="00D6778C">
      <w:pPr>
        <w:pStyle w:val="EndNoteBibliography"/>
        <w:ind w:left="720" w:firstLine="400"/>
      </w:pPr>
      <w:bookmarkStart w:id="443" w:name="_ENREF_100"/>
      <w:r w:rsidRPr="00D6778C">
        <w:t>[100]</w:t>
      </w:r>
      <w:r w:rsidRPr="00D6778C">
        <w:tab/>
        <w:t>Sander, V. P., J. Z., Gortler, J. S., Snyder</w:t>
      </w:r>
      <w:r w:rsidRPr="00D6778C">
        <w:rPr>
          <w:i/>
        </w:rPr>
        <w:t>, et al.</w:t>
      </w:r>
      <w:r w:rsidRPr="00D6778C">
        <w:t xml:space="preserve"> Multi-chart geometry images[J]. Eurographics Symposium on Geometry Processing, 2003, 43(146-155.</w:t>
      </w:r>
      <w:bookmarkEnd w:id="443"/>
    </w:p>
    <w:p w:rsidR="00D6778C" w:rsidRPr="00D6778C" w:rsidRDefault="00D6778C" w:rsidP="00D6778C">
      <w:pPr>
        <w:pStyle w:val="EndNoteBibliography"/>
        <w:ind w:left="720" w:firstLine="400"/>
      </w:pPr>
      <w:bookmarkStart w:id="444" w:name="_ENREF_101"/>
      <w:r w:rsidRPr="00D6778C">
        <w:t>[101]</w:t>
      </w:r>
      <w:r w:rsidRPr="00D6778C">
        <w:tab/>
        <w:t>J. Egebladab, D. Pisingera. Heuristics for container loading of furniture[J]. European Journal of Operational Research, 2010, 200(3), 881-892.</w:t>
      </w:r>
      <w:bookmarkEnd w:id="444"/>
    </w:p>
    <w:p w:rsidR="00D6778C" w:rsidRPr="00D6778C" w:rsidRDefault="00D6778C" w:rsidP="00D6778C">
      <w:pPr>
        <w:pStyle w:val="EndNoteBibliography"/>
        <w:ind w:left="720" w:firstLine="400"/>
      </w:pPr>
      <w:bookmarkStart w:id="445" w:name="_ENREF_102"/>
      <w:r w:rsidRPr="00D6778C">
        <w:t>[102]</w:t>
      </w:r>
      <w:r w:rsidRPr="00D6778C">
        <w:tab/>
        <w:t>W. Yong. Three-dimensional bin packing problem with variable bin height[J]. European Journal of Operational Research, 2010, 202(2), 347-355.</w:t>
      </w:r>
      <w:bookmarkEnd w:id="445"/>
    </w:p>
    <w:p w:rsidR="00D6778C" w:rsidRPr="00D6778C" w:rsidRDefault="00D6778C" w:rsidP="00D6778C">
      <w:pPr>
        <w:pStyle w:val="EndNoteBibliography"/>
        <w:ind w:left="720" w:firstLine="400"/>
      </w:pPr>
      <w:bookmarkStart w:id="446" w:name="_ENREF_103"/>
      <w:r w:rsidRPr="00D6778C">
        <w:t>[103]</w:t>
      </w:r>
      <w:r w:rsidRPr="00D6778C">
        <w:tab/>
        <w:t>N. Bansal, X. Han, K. Iwama, M. Sviridenko, G. Zhang. A harmonic algorithm for the 3D strip packing problem[J]. Siam Journal on Computing, 2013, 42(2), 579-592.</w:t>
      </w:r>
      <w:bookmarkEnd w:id="446"/>
    </w:p>
    <w:p w:rsidR="00D6778C" w:rsidRPr="00D6778C" w:rsidRDefault="00D6778C" w:rsidP="00D6778C">
      <w:pPr>
        <w:pStyle w:val="EndNoteBibliography"/>
        <w:ind w:left="720" w:firstLine="400"/>
      </w:pPr>
      <w:bookmarkStart w:id="447" w:name="_ENREF_104"/>
      <w:r w:rsidRPr="00D6778C">
        <w:t>[104]</w:t>
      </w:r>
      <w:r w:rsidRPr="00D6778C">
        <w:tab/>
        <w:t>J. O'Rourke. Finding minimal enclosing boxes[J]. International Journal of Computer &amp; Information Sciences, 1985, 14(3), 183-199.</w:t>
      </w:r>
      <w:bookmarkEnd w:id="447"/>
    </w:p>
    <w:p w:rsidR="00D6778C" w:rsidRPr="00D6778C" w:rsidRDefault="00D6778C" w:rsidP="00D6778C">
      <w:pPr>
        <w:pStyle w:val="EndNoteBibliography"/>
        <w:ind w:left="720" w:firstLine="400"/>
      </w:pPr>
      <w:bookmarkStart w:id="448" w:name="_ENREF_105"/>
      <w:r w:rsidRPr="00D6778C">
        <w:t>[105]</w:t>
      </w:r>
      <w:r w:rsidRPr="00D6778C">
        <w:tab/>
        <w:t>G. Barequet, S. Har-Peled. Efficiently approximating the minimum-volume bounding box of a point set in three dimensions[C]. Tenth Acm-Siam Symposium on Discrete Algorithms, 1999, 82-91.</w:t>
      </w:r>
      <w:bookmarkEnd w:id="448"/>
    </w:p>
    <w:p w:rsidR="00D6778C" w:rsidRPr="00D6778C" w:rsidRDefault="00D6778C" w:rsidP="00D6778C">
      <w:pPr>
        <w:pStyle w:val="EndNoteBibliography"/>
        <w:ind w:left="720" w:firstLine="400"/>
      </w:pPr>
      <w:bookmarkStart w:id="449" w:name="_ENREF_106"/>
      <w:r w:rsidRPr="00D6778C">
        <w:t>[106]</w:t>
      </w:r>
      <w:r w:rsidRPr="00D6778C">
        <w:tab/>
        <w:t>P. Jiménez, F. Thomas, C. Torras. 3D collision detection: a survey[J]. Computers &amp; Graphics, 2001, 25(2), 269-285.</w:t>
      </w:r>
      <w:bookmarkEnd w:id="449"/>
    </w:p>
    <w:p w:rsidR="00D6778C" w:rsidRPr="00D6778C" w:rsidRDefault="00D6778C" w:rsidP="00D6778C">
      <w:pPr>
        <w:pStyle w:val="EndNoteBibliography"/>
        <w:ind w:left="720" w:firstLine="400"/>
      </w:pPr>
      <w:bookmarkStart w:id="450" w:name="_ENREF_107"/>
      <w:r w:rsidRPr="00D6778C">
        <w:t>[107]</w:t>
      </w:r>
      <w:r w:rsidRPr="00D6778C">
        <w:tab/>
        <w:t>C. Ericson. Real-Time Collision Detection[J]. 2004, 553–575.</w:t>
      </w:r>
      <w:bookmarkEnd w:id="450"/>
    </w:p>
    <w:p w:rsidR="00D6778C" w:rsidRPr="00D6778C" w:rsidRDefault="00D6778C" w:rsidP="00D6778C">
      <w:pPr>
        <w:pStyle w:val="EndNoteBibliography"/>
        <w:ind w:left="720" w:firstLine="400"/>
      </w:pPr>
      <w:bookmarkStart w:id="451" w:name="_ENREF_108"/>
      <w:r w:rsidRPr="00D6778C">
        <w:t>[108]</w:t>
      </w:r>
      <w:r w:rsidRPr="00D6778C">
        <w:tab/>
        <w:t>D. M. Advisor, M. C. Lin, F. P. Brooks, S. Gottschalk. Collision Queries using Oriented Bounding Boxes[C]. 2000</w:t>
      </w:r>
      <w:bookmarkEnd w:id="451"/>
    </w:p>
    <w:p w:rsidR="00D6778C" w:rsidRPr="00D6778C" w:rsidRDefault="00D6778C" w:rsidP="00D6778C">
      <w:pPr>
        <w:pStyle w:val="EndNoteBibliography"/>
        <w:ind w:left="720" w:firstLine="400"/>
      </w:pPr>
      <w:bookmarkStart w:id="452" w:name="_ENREF_109"/>
      <w:r w:rsidRPr="00D6778C">
        <w:t>[109]</w:t>
      </w:r>
      <w:r w:rsidRPr="00D6778C">
        <w:tab/>
        <w:t>D. S. Johnson. Approximation algorithms for combinatorial problems *[J]. Journal of Computer &amp; System Sciences, 1974, 9(3), 256-278.</w:t>
      </w:r>
      <w:bookmarkEnd w:id="452"/>
    </w:p>
    <w:p w:rsidR="00D6778C" w:rsidRPr="00D6778C" w:rsidRDefault="00D6778C" w:rsidP="00D6778C">
      <w:pPr>
        <w:pStyle w:val="EndNoteBibliography"/>
        <w:ind w:left="720" w:firstLine="400"/>
      </w:pPr>
      <w:bookmarkStart w:id="453" w:name="_ENREF_110"/>
      <w:r w:rsidRPr="00D6778C">
        <w:t>[110]</w:t>
      </w:r>
      <w:r w:rsidRPr="00D6778C">
        <w:tab/>
        <w:t>S. G. Mallat</w:t>
      </w:r>
      <w:r w:rsidRPr="00D6778C">
        <w:rPr>
          <w:i/>
        </w:rPr>
        <w:t xml:space="preserve">, </w:t>
      </w:r>
      <w:r w:rsidRPr="00D6778C">
        <w:t>A Theory for Multiresolution Signal Decomposition: The Wavelet Representation[M]: IEEE Computer Society, 1989.</w:t>
      </w:r>
      <w:bookmarkEnd w:id="453"/>
    </w:p>
    <w:p w:rsidR="00D6778C" w:rsidRPr="00D6778C" w:rsidRDefault="00D6778C" w:rsidP="00D6778C">
      <w:pPr>
        <w:pStyle w:val="EndNoteBibliography"/>
        <w:ind w:left="720" w:firstLine="400"/>
      </w:pPr>
      <w:bookmarkStart w:id="454" w:name="_ENREF_111"/>
      <w:r w:rsidRPr="00D6778C">
        <w:t>[111]</w:t>
      </w:r>
      <w:r w:rsidRPr="00D6778C">
        <w:tab/>
        <w:t>A. Certain. Interactive multiresolution surface viewing[C]. Conference on Computer Graphics and Interactive Techniques, 1996, 91-98.</w:t>
      </w:r>
      <w:bookmarkEnd w:id="454"/>
    </w:p>
    <w:p w:rsidR="00D6778C" w:rsidRPr="00D6778C" w:rsidRDefault="00D6778C" w:rsidP="00D6778C">
      <w:pPr>
        <w:pStyle w:val="EndNoteBibliography"/>
        <w:ind w:left="720" w:firstLine="400"/>
      </w:pPr>
      <w:bookmarkStart w:id="455" w:name="_ENREF_112"/>
      <w:r w:rsidRPr="00D6778C">
        <w:t>[112]</w:t>
      </w:r>
      <w:r w:rsidRPr="00D6778C">
        <w:tab/>
        <w:t>C. Roudet, F. Dupont, A. Baskurt. Multiresolution mesh segmentation based on surface roughness and wavelet analysis[C]. Electronic Imaging, 2007</w:t>
      </w:r>
      <w:bookmarkEnd w:id="455"/>
    </w:p>
    <w:p w:rsidR="00D6778C" w:rsidRPr="00D6778C" w:rsidRDefault="00D6778C" w:rsidP="00D6778C">
      <w:pPr>
        <w:pStyle w:val="EndNoteBibliography"/>
        <w:ind w:left="720" w:firstLine="400"/>
      </w:pPr>
      <w:bookmarkStart w:id="456" w:name="_ENREF_113"/>
      <w:r w:rsidRPr="00D6778C">
        <w:t>[113]</w:t>
      </w:r>
      <w:r w:rsidRPr="00D6778C">
        <w:tab/>
        <w:t>A. Khodakovsky, I. Guskov</w:t>
      </w:r>
      <w:r w:rsidRPr="00D6778C">
        <w:rPr>
          <w:i/>
        </w:rPr>
        <w:t xml:space="preserve">, </w:t>
      </w:r>
      <w:r w:rsidRPr="00D6778C">
        <w:t>Compression of Normal Meshes[M]: Springer Berlin Heidelberg, 2004.</w:t>
      </w:r>
      <w:bookmarkEnd w:id="456"/>
    </w:p>
    <w:p w:rsidR="00D6778C" w:rsidRPr="00D6778C" w:rsidRDefault="00D6778C" w:rsidP="00D6778C">
      <w:pPr>
        <w:pStyle w:val="EndNoteBibliography"/>
        <w:ind w:left="720" w:firstLine="400"/>
      </w:pPr>
      <w:bookmarkStart w:id="457" w:name="_ENREF_114"/>
      <w:r w:rsidRPr="00D6778C">
        <w:t>[114]</w:t>
      </w:r>
      <w:r w:rsidRPr="00D6778C">
        <w:tab/>
        <w:t>S. Lavu, H. Choi, R. Baraniuk. Geometry compression of normal meshes using rate-distortion algorithms[C]. Eurographics/acm SIGGRAPH Symposium on Geometry Processing, 2003, 52-61.</w:t>
      </w:r>
      <w:bookmarkEnd w:id="457"/>
    </w:p>
    <w:p w:rsidR="00D6778C" w:rsidRPr="00D6778C" w:rsidRDefault="00D6778C" w:rsidP="00D6778C">
      <w:pPr>
        <w:pStyle w:val="EndNoteBibliography"/>
        <w:ind w:left="720" w:firstLine="400"/>
      </w:pPr>
      <w:bookmarkStart w:id="458" w:name="_ENREF_115"/>
      <w:r w:rsidRPr="00D6778C">
        <w:t>[115]</w:t>
      </w:r>
      <w:r w:rsidRPr="00D6778C">
        <w:tab/>
        <w:t>M. Antonini</w:t>
      </w:r>
      <w:r w:rsidRPr="00D6778C">
        <w:rPr>
          <w:i/>
        </w:rPr>
        <w:t xml:space="preserve">, </w:t>
      </w:r>
      <w:r w:rsidRPr="00D6778C">
        <w:t>An efficient bit allocation for compressing normal meshes with an error-driven quantization[M]: Elsevier Science Publishers B. V., 2005.</w:t>
      </w:r>
      <w:bookmarkEnd w:id="458"/>
    </w:p>
    <w:p w:rsidR="00D6778C" w:rsidRPr="00D6778C" w:rsidRDefault="00D6778C" w:rsidP="00D6778C">
      <w:pPr>
        <w:pStyle w:val="EndNoteBibliography"/>
        <w:ind w:left="720" w:firstLine="400"/>
      </w:pPr>
      <w:bookmarkStart w:id="459" w:name="_ENREF_116"/>
      <w:r w:rsidRPr="00D6778C">
        <w:t>[116]</w:t>
      </w:r>
      <w:r w:rsidRPr="00D6778C">
        <w:tab/>
        <w:t xml:space="preserve">J. Y. Sim, C. S. Kim, C. C. J. Kuo, S. U. Lee. Rate-distortion optimized compression </w:t>
      </w:r>
      <w:r w:rsidRPr="00D6778C">
        <w:lastRenderedPageBreak/>
        <w:t>and view-dependent transmission of 3-D normal meshes[J]. IEEE Transactions on Circuits &amp; Systems for Video Technology, 2005, 15(7), 854-868.</w:t>
      </w:r>
      <w:bookmarkEnd w:id="459"/>
    </w:p>
    <w:p w:rsidR="00D6778C" w:rsidRPr="00D6778C" w:rsidRDefault="00D6778C" w:rsidP="00D6778C">
      <w:pPr>
        <w:pStyle w:val="EndNoteBibliography"/>
        <w:ind w:left="720" w:firstLine="400"/>
      </w:pPr>
      <w:bookmarkStart w:id="460" w:name="_ENREF_117"/>
      <w:r w:rsidRPr="00D6778C">
        <w:t>[117]</w:t>
      </w:r>
      <w:r w:rsidRPr="00D6778C">
        <w:tab/>
        <w:t>L. Denis, S. M. Satti, A. Munteanu, J. Cornelis, P. Schelkens. Scalable Intraband and Composite Wavelet-Based Coding of Semiregular Meshes[J]. IEEE Transactions on Multimedia, 2010, 12(8), 773-789.</w:t>
      </w:r>
      <w:bookmarkEnd w:id="460"/>
    </w:p>
    <w:p w:rsidR="00D6778C" w:rsidRPr="00D6778C" w:rsidRDefault="00D6778C" w:rsidP="00D6778C">
      <w:pPr>
        <w:pStyle w:val="EndNoteBibliography"/>
        <w:ind w:left="720" w:firstLine="400"/>
      </w:pPr>
      <w:bookmarkStart w:id="461" w:name="_ENREF_118"/>
      <w:r w:rsidRPr="00D6778C">
        <w:t>[118]</w:t>
      </w:r>
      <w:r w:rsidRPr="00D6778C">
        <w:tab/>
        <w:t>M. Garland. Surface simplification using quadric error metrics[J]. Acm Siggraph Computer Graphics, 1997, 1997(209-216.</w:t>
      </w:r>
      <w:bookmarkEnd w:id="461"/>
    </w:p>
    <w:p w:rsidR="00D6778C" w:rsidRPr="00D6778C" w:rsidRDefault="00D6778C" w:rsidP="00D6778C">
      <w:pPr>
        <w:pStyle w:val="EndNoteBibliography"/>
        <w:ind w:left="720" w:firstLine="400"/>
      </w:pPr>
      <w:bookmarkStart w:id="462" w:name="_ENREF_119"/>
      <w:r w:rsidRPr="00D6778C">
        <w:t>[119]</w:t>
      </w:r>
      <w:r w:rsidRPr="00D6778C">
        <w:tab/>
        <w:t>F. Payan, C. Roudet, B. Sauvage</w:t>
      </w:r>
      <w:r w:rsidRPr="00D6778C">
        <w:rPr>
          <w:i/>
        </w:rPr>
        <w:t xml:space="preserve">, </w:t>
      </w:r>
      <w:r w:rsidRPr="00D6778C">
        <w:t>Semi-Regular Triangle Remeshing: A Comprehensive Study[M]: The Eurographs Association &amp; John Wiley &amp; Sons, Ltd., 2015.</w:t>
      </w:r>
      <w:bookmarkEnd w:id="462"/>
    </w:p>
    <w:p w:rsidR="00D6778C" w:rsidRPr="00D6778C" w:rsidRDefault="00D6778C" w:rsidP="00D6778C">
      <w:pPr>
        <w:pStyle w:val="EndNoteBibliography"/>
        <w:ind w:left="720" w:firstLine="400"/>
      </w:pPr>
      <w:bookmarkStart w:id="463" w:name="_ENREF_120"/>
      <w:r w:rsidRPr="00D6778C">
        <w:t>[120]</w:t>
      </w:r>
      <w:r w:rsidRPr="00D6778C">
        <w:tab/>
        <w:t>P. Alliez, M. Meyer, M. Desbrun. Interactive geometry remeshing[J]. Acm Transactions on Graphics, 2002, 21(3), 347-354.</w:t>
      </w:r>
      <w:bookmarkEnd w:id="463"/>
    </w:p>
    <w:p w:rsidR="00D6778C" w:rsidRPr="00D6778C" w:rsidRDefault="00D6778C" w:rsidP="00D6778C">
      <w:pPr>
        <w:pStyle w:val="EndNoteBibliography"/>
        <w:ind w:left="720" w:firstLine="400"/>
      </w:pPr>
      <w:bookmarkStart w:id="464" w:name="_ENREF_121"/>
      <w:r w:rsidRPr="00D6778C">
        <w:t>[121]</w:t>
      </w:r>
      <w:r w:rsidRPr="00D6778C">
        <w:tab/>
        <w:t>J. Schreiner, A. Asirvatham, E. Praun, H. Hoppe. Inter-surface mapping[J]. Acm Transactions on Graphics, 2004, 23(3), 870-877.</w:t>
      </w:r>
      <w:bookmarkEnd w:id="464"/>
    </w:p>
    <w:p w:rsidR="00D6778C" w:rsidRPr="00D6778C" w:rsidRDefault="00D6778C" w:rsidP="00D6778C">
      <w:pPr>
        <w:pStyle w:val="EndNoteBibliography"/>
        <w:ind w:left="720" w:firstLine="400"/>
      </w:pPr>
      <w:bookmarkStart w:id="465" w:name="_ENREF_122"/>
      <w:r w:rsidRPr="00D6778C">
        <w:t>[122]</w:t>
      </w:r>
      <w:r w:rsidRPr="00D6778C">
        <w:tab/>
        <w:t>M. S. Floater, H. Kai</w:t>
      </w:r>
      <w:r w:rsidRPr="00D6778C">
        <w:rPr>
          <w:i/>
        </w:rPr>
        <w:t xml:space="preserve">, </w:t>
      </w:r>
      <w:r w:rsidRPr="00D6778C">
        <w:t>Surface Parameterization: a Tutorial and Survey[M]: Springer Berlin Heidelberg, 2005.</w:t>
      </w:r>
      <w:bookmarkEnd w:id="465"/>
    </w:p>
    <w:p w:rsidR="00D6778C" w:rsidRPr="00D6778C" w:rsidRDefault="00D6778C" w:rsidP="00D6778C">
      <w:pPr>
        <w:pStyle w:val="EndNoteBibliography"/>
        <w:ind w:left="720" w:firstLine="400"/>
      </w:pPr>
      <w:bookmarkStart w:id="466" w:name="_ENREF_123"/>
      <w:r w:rsidRPr="00D6778C">
        <w:t>[123]</w:t>
      </w:r>
      <w:r w:rsidRPr="00D6778C">
        <w:tab/>
        <w:t>A. W. F. Lee. MAPS: multiresolution adaptive parameterization of surfaces[J]. ACM Computer Graphics (Proc. SIGGRAPH, 1998, 40(2), 189-218.</w:t>
      </w:r>
      <w:bookmarkEnd w:id="466"/>
    </w:p>
    <w:p w:rsidR="00D6778C" w:rsidRPr="00D6778C" w:rsidRDefault="00D6778C" w:rsidP="00D6778C">
      <w:pPr>
        <w:pStyle w:val="EndNoteBibliography"/>
        <w:ind w:left="720" w:firstLine="400"/>
      </w:pPr>
      <w:bookmarkStart w:id="467" w:name="_ENREF_124"/>
      <w:r w:rsidRPr="00D6778C">
        <w:t>[124]</w:t>
      </w:r>
      <w:r w:rsidRPr="00D6778C">
        <w:tab/>
        <w:t>M. Lounsbery, T. D. Derose, J. Warren. Multiresolution Analysis for Surfaces of Arbitrary Topological Type[J]. Acm Transactions on Graphics, 1993, 16(1), 3--4.</w:t>
      </w:r>
      <w:bookmarkEnd w:id="467"/>
    </w:p>
    <w:p w:rsidR="00D6778C" w:rsidRPr="00D6778C" w:rsidRDefault="00D6778C" w:rsidP="00D6778C">
      <w:pPr>
        <w:pStyle w:val="EndNoteBibliography"/>
        <w:ind w:left="720" w:firstLine="400"/>
      </w:pPr>
      <w:bookmarkStart w:id="468" w:name="_ENREF_125"/>
      <w:r w:rsidRPr="00D6778C">
        <w:t>[125]</w:t>
      </w:r>
      <w:r w:rsidRPr="00D6778C">
        <w:tab/>
        <w:t>M. Eck. Multiresolution analysis of arbitrary meshes[C]. 1995, 173-182.</w:t>
      </w:r>
      <w:bookmarkEnd w:id="468"/>
    </w:p>
    <w:p w:rsidR="00D6778C" w:rsidRPr="00D6778C" w:rsidRDefault="00D6778C" w:rsidP="00D6778C">
      <w:pPr>
        <w:pStyle w:val="EndNoteBibliography"/>
        <w:ind w:left="720" w:firstLine="400"/>
      </w:pPr>
      <w:bookmarkStart w:id="469" w:name="_ENREF_126"/>
      <w:r w:rsidRPr="00D6778C">
        <w:rPr>
          <w:rFonts w:hint="eastAsia"/>
        </w:rPr>
        <w:t>[126]</w:t>
      </w:r>
      <w:r w:rsidRPr="00D6778C">
        <w:rPr>
          <w:rFonts w:hint="eastAsia"/>
        </w:rPr>
        <w:tab/>
        <w:t xml:space="preserve">P. Gioia. Reducing the number of wavelet coefficients by geometric partitioning </w:t>
      </w:r>
      <w:r w:rsidRPr="00D6778C">
        <w:rPr>
          <w:rFonts w:hint="eastAsia"/>
        </w:rPr>
        <w:t>☆</w:t>
      </w:r>
      <w:r w:rsidRPr="00D6778C">
        <w:rPr>
          <w:rFonts w:hint="eastAsia"/>
        </w:rPr>
        <w:t>[J].</w:t>
      </w:r>
      <w:r w:rsidRPr="00D6778C">
        <w:t xml:space="preserve"> Computational Geometry, 1999, 14(1–3), 25-48.</w:t>
      </w:r>
      <w:bookmarkEnd w:id="469"/>
    </w:p>
    <w:p w:rsidR="00D6778C" w:rsidRPr="00D6778C" w:rsidRDefault="00D6778C" w:rsidP="00D6778C">
      <w:pPr>
        <w:pStyle w:val="EndNoteBibliography"/>
        <w:ind w:left="720" w:firstLine="400"/>
      </w:pPr>
      <w:bookmarkStart w:id="470" w:name="_ENREF_127"/>
      <w:r w:rsidRPr="00D6778C">
        <w:t>[127]</w:t>
      </w:r>
      <w:r w:rsidRPr="00D6778C">
        <w:tab/>
        <w:t>I. Guskov, W. Sweldens. Normal meshes[C]. Conference on Computer Graphics and Interactive Techniques, 2000, 95-102.</w:t>
      </w:r>
      <w:bookmarkEnd w:id="470"/>
    </w:p>
    <w:p w:rsidR="00D6778C" w:rsidRPr="00D6778C" w:rsidRDefault="00D6778C" w:rsidP="00D6778C">
      <w:pPr>
        <w:pStyle w:val="EndNoteBibliography"/>
        <w:ind w:left="720" w:firstLine="400"/>
      </w:pPr>
      <w:bookmarkStart w:id="471" w:name="_ENREF_128"/>
      <w:r w:rsidRPr="00D6778C">
        <w:t>[128]</w:t>
      </w:r>
      <w:r w:rsidRPr="00D6778C">
        <w:tab/>
        <w:t>A. Lee, H. Moreton, H. Hoppe. Displaced subdivision surfaces[C]. Conference on Computer Graphics and Interactive Techniques, 2000, 85-94.</w:t>
      </w:r>
      <w:bookmarkEnd w:id="471"/>
    </w:p>
    <w:p w:rsidR="00D6778C" w:rsidRPr="00D6778C" w:rsidRDefault="00D6778C" w:rsidP="00D6778C">
      <w:pPr>
        <w:pStyle w:val="EndNoteBibliography"/>
        <w:ind w:left="720" w:firstLine="400"/>
      </w:pPr>
      <w:bookmarkStart w:id="472" w:name="_ENREF_129"/>
      <w:r w:rsidRPr="00D6778C">
        <w:t>[129]</w:t>
      </w:r>
      <w:r w:rsidRPr="00D6778C">
        <w:tab/>
        <w:t>K. Hormann, U. Labsik, G. Greiner. Remeshing triangulated surfaces with optimal parameterizations[J]. Computer-Aided Design, 2001, 33(11), 779-788.</w:t>
      </w:r>
      <w:bookmarkEnd w:id="472"/>
    </w:p>
    <w:p w:rsidR="00D6778C" w:rsidRPr="00D6778C" w:rsidRDefault="00D6778C" w:rsidP="00D6778C">
      <w:pPr>
        <w:pStyle w:val="EndNoteBibliography"/>
        <w:ind w:left="720" w:firstLine="400"/>
      </w:pPr>
      <w:bookmarkStart w:id="473" w:name="_ENREF_130"/>
      <w:r w:rsidRPr="00D6778C">
        <w:t>[130]</w:t>
      </w:r>
      <w:r w:rsidRPr="00D6778C">
        <w:tab/>
        <w:t>A. Khodakovsky, N. Litke, P. Schröder. Globally Smooth Parameterizations with Low Distortion[J]. Acm Transactions on Graphics, 2003, 22(3), 350-357.</w:t>
      </w:r>
      <w:bookmarkEnd w:id="473"/>
    </w:p>
    <w:p w:rsidR="00D6778C" w:rsidRPr="00D6778C" w:rsidRDefault="00D6778C" w:rsidP="00D6778C">
      <w:pPr>
        <w:pStyle w:val="EndNoteBibliography"/>
        <w:ind w:left="720" w:firstLine="400"/>
      </w:pPr>
      <w:bookmarkStart w:id="474" w:name="_ENREF_131"/>
      <w:r w:rsidRPr="00D6778C">
        <w:t>[131]</w:t>
      </w:r>
      <w:r w:rsidRPr="00D6778C">
        <w:tab/>
        <w:t>I. Friedel, P. Der, A. Khodakovsky. Variational normal meshes[J]. Acm Transactions on Graphics, 2004, 23(4), 1061-1073.</w:t>
      </w:r>
      <w:bookmarkEnd w:id="474"/>
    </w:p>
    <w:p w:rsidR="00D6778C" w:rsidRPr="00D6778C" w:rsidRDefault="00D6778C" w:rsidP="00D6778C">
      <w:pPr>
        <w:pStyle w:val="EndNoteBibliography"/>
        <w:ind w:left="720" w:firstLine="400"/>
      </w:pPr>
      <w:bookmarkStart w:id="475" w:name="_ENREF_132"/>
      <w:r w:rsidRPr="00D6778C">
        <w:t>[132]</w:t>
      </w:r>
      <w:r w:rsidRPr="00D6778C">
        <w:tab/>
        <w:t>I. Guskov. Manifold-based approach to semi-regular remeshing[J]. Graphical Models, 2007, 69(1), 1-18.</w:t>
      </w:r>
      <w:bookmarkEnd w:id="475"/>
    </w:p>
    <w:p w:rsidR="00D6778C" w:rsidRPr="00D6778C" w:rsidRDefault="00D6778C" w:rsidP="00D6778C">
      <w:pPr>
        <w:pStyle w:val="EndNoteBibliography"/>
        <w:ind w:left="720" w:firstLine="400"/>
      </w:pPr>
      <w:bookmarkStart w:id="476" w:name="_ENREF_133"/>
      <w:r w:rsidRPr="00D6778C">
        <w:t>[133]</w:t>
      </w:r>
      <w:r w:rsidRPr="00D6778C">
        <w:tab/>
        <w:t>L. Denis, A. Munteanu, P. Schelkens. Semi-regular remeshing with reduced remeshing error[C]. IEEE International Conference on Image Processing, 2010, 365-368.</w:t>
      </w:r>
      <w:bookmarkEnd w:id="476"/>
    </w:p>
    <w:p w:rsidR="00D6778C" w:rsidRPr="00D6778C" w:rsidRDefault="00D6778C" w:rsidP="00D6778C">
      <w:pPr>
        <w:pStyle w:val="EndNoteBibliography"/>
        <w:ind w:left="720" w:firstLine="400"/>
      </w:pPr>
      <w:bookmarkStart w:id="477" w:name="_ENREF_134"/>
      <w:r w:rsidRPr="00D6778C">
        <w:t>[134]</w:t>
      </w:r>
      <w:r w:rsidRPr="00D6778C">
        <w:tab/>
        <w:t>A. Kammoun, F. Payan, M. Antonini. Adaptive semi-regular remeshing: A Voronoi-based approach[C]. IEEE International Workshop on Multimedia Signal Processing, 2010, 350-355.</w:t>
      </w:r>
      <w:bookmarkEnd w:id="477"/>
    </w:p>
    <w:p w:rsidR="00D6778C" w:rsidRPr="00D6778C" w:rsidRDefault="00D6778C" w:rsidP="00D6778C">
      <w:pPr>
        <w:pStyle w:val="EndNoteBibliography"/>
        <w:ind w:left="720" w:firstLine="400"/>
      </w:pPr>
      <w:bookmarkStart w:id="478" w:name="_ENREF_135"/>
      <w:r w:rsidRPr="00D6778C">
        <w:t>[135]</w:t>
      </w:r>
      <w:r w:rsidRPr="00D6778C">
        <w:tab/>
        <w:t>C. H. Chiang, B. S. Jong, T. W. Lin. A robust feature-preserving semi-regular remeshing method for triangular meshes[J]. Visual Computer, 2011, 27(9), 811-825.</w:t>
      </w:r>
      <w:bookmarkEnd w:id="478"/>
    </w:p>
    <w:p w:rsidR="00D6778C" w:rsidRPr="00D6778C" w:rsidRDefault="00D6778C" w:rsidP="00D6778C">
      <w:pPr>
        <w:pStyle w:val="EndNoteBibliography"/>
        <w:ind w:left="720" w:firstLine="400"/>
      </w:pPr>
      <w:bookmarkStart w:id="479" w:name="_ENREF_136"/>
      <w:r w:rsidRPr="00D6778C">
        <w:t>[136]</w:t>
      </w:r>
      <w:r w:rsidRPr="00D6778C">
        <w:tab/>
        <w:t>W. J. Schroeder, J. A. Zarge, W. E. Lorensen. Decimation of triangle meshes[J]. Acm Siggraph Computer Graphics, 1992, 26(2), 65-70.</w:t>
      </w:r>
      <w:bookmarkEnd w:id="479"/>
    </w:p>
    <w:p w:rsidR="00D6778C" w:rsidRPr="00D6778C" w:rsidRDefault="00D6778C" w:rsidP="00D6778C">
      <w:pPr>
        <w:pStyle w:val="EndNoteBibliography"/>
        <w:ind w:left="720" w:firstLine="400"/>
      </w:pPr>
      <w:bookmarkStart w:id="480" w:name="_ENREF_137"/>
      <w:r w:rsidRPr="00D6778C">
        <w:t>[137]</w:t>
      </w:r>
      <w:r w:rsidRPr="00D6778C">
        <w:tab/>
        <w:t>J. Rossignac, P. Borrel</w:t>
      </w:r>
      <w:r w:rsidRPr="00D6778C">
        <w:rPr>
          <w:i/>
        </w:rPr>
        <w:t xml:space="preserve">, </w:t>
      </w:r>
      <w:r w:rsidRPr="00D6778C">
        <w:t>Multi-resolution 3D approximations for rendering complex scenes[M]: Springer Berlin Heidelberg, 1993.</w:t>
      </w:r>
      <w:bookmarkEnd w:id="480"/>
    </w:p>
    <w:p w:rsidR="00D6778C" w:rsidRPr="00D6778C" w:rsidRDefault="00D6778C" w:rsidP="00D6778C">
      <w:pPr>
        <w:pStyle w:val="EndNoteBibliography"/>
        <w:ind w:left="720" w:firstLine="400"/>
      </w:pPr>
      <w:bookmarkStart w:id="481" w:name="_ENREF_138"/>
      <w:r w:rsidRPr="00D6778C">
        <w:t>[138]</w:t>
      </w:r>
      <w:r w:rsidRPr="00D6778C">
        <w:tab/>
        <w:t>P. Lindstrom. Out-of-core simplification of large polygonal models[C]. ACM SIGGRAPH, 2000, 259-262.</w:t>
      </w:r>
      <w:bookmarkEnd w:id="481"/>
    </w:p>
    <w:p w:rsidR="00D6778C" w:rsidRPr="00D6778C" w:rsidRDefault="00D6778C" w:rsidP="00D6778C">
      <w:pPr>
        <w:pStyle w:val="EndNoteBibliography"/>
        <w:ind w:left="720" w:firstLine="400"/>
      </w:pPr>
      <w:bookmarkStart w:id="482" w:name="_ENREF_139"/>
      <w:r w:rsidRPr="00D6778C">
        <w:t>[139]</w:t>
      </w:r>
      <w:r w:rsidRPr="00D6778C">
        <w:tab/>
        <w:t>S. Schaefer, J. Warren. Adaptive Vertex Clustering Using Octrees[C]. SIAM Geometric Design and Computing, 2003, 491-500.</w:t>
      </w:r>
      <w:bookmarkEnd w:id="482"/>
    </w:p>
    <w:p w:rsidR="00D6778C" w:rsidRPr="00D6778C" w:rsidRDefault="00D6778C" w:rsidP="00D6778C">
      <w:pPr>
        <w:pStyle w:val="EndNoteBibliography"/>
        <w:ind w:left="720" w:firstLine="400"/>
      </w:pPr>
      <w:bookmarkStart w:id="483" w:name="_ENREF_140"/>
      <w:r w:rsidRPr="00D6778C">
        <w:t>[140]</w:t>
      </w:r>
      <w:r w:rsidRPr="00D6778C">
        <w:tab/>
        <w:t xml:space="preserve">A. Gueziec. Surface simplification with variable tolerance[J]. Proc.int.symp.on Medical Robotics &amp; Computer Assisted Surgery, 1995, </w:t>
      </w:r>
      <w:bookmarkEnd w:id="483"/>
    </w:p>
    <w:p w:rsidR="00D6778C" w:rsidRPr="00D6778C" w:rsidRDefault="00D6778C" w:rsidP="00D6778C">
      <w:pPr>
        <w:pStyle w:val="EndNoteBibliography"/>
        <w:ind w:left="720" w:firstLine="400"/>
      </w:pPr>
      <w:bookmarkStart w:id="484" w:name="_ENREF_141"/>
      <w:r w:rsidRPr="00D6778C">
        <w:t>[141]</w:t>
      </w:r>
      <w:r w:rsidRPr="00D6778C">
        <w:tab/>
        <w:t xml:space="preserve">D. Cabiddu, M. Attene. Large mesh simplification for distributed environments[J]. </w:t>
      </w:r>
      <w:r w:rsidRPr="00D6778C">
        <w:lastRenderedPageBreak/>
        <w:t>Computers &amp; Graphics, 2015, 51(81-89.</w:t>
      </w:r>
      <w:bookmarkEnd w:id="484"/>
    </w:p>
    <w:p w:rsidR="00D6778C" w:rsidRPr="00D6778C" w:rsidRDefault="00D6778C" w:rsidP="00D6778C">
      <w:pPr>
        <w:pStyle w:val="EndNoteBibliography"/>
        <w:ind w:left="720" w:firstLine="400"/>
      </w:pPr>
      <w:bookmarkStart w:id="485" w:name="_ENREF_142"/>
      <w:r w:rsidRPr="00D6778C">
        <w:t>[142]</w:t>
      </w:r>
      <w:r w:rsidRPr="00D6778C">
        <w:tab/>
        <w:t>H. Xiong, X. Jiang, Y. Zhang, J. Shi. Parallel simplification of large meshes on PC clusters[C]. Eurographics Conference on Parallel Graphics and Visualization, 2008, 33-40.</w:t>
      </w:r>
      <w:bookmarkEnd w:id="485"/>
    </w:p>
    <w:p w:rsidR="00D6778C" w:rsidRPr="00D6778C" w:rsidRDefault="00D6778C" w:rsidP="00D6778C">
      <w:pPr>
        <w:pStyle w:val="EndNoteBibliography"/>
        <w:ind w:left="720" w:firstLine="400"/>
      </w:pPr>
      <w:bookmarkStart w:id="486" w:name="_ENREF_143"/>
      <w:r w:rsidRPr="00D6778C">
        <w:t>[143]</w:t>
      </w:r>
      <w:r w:rsidRPr="00D6778C">
        <w:tab/>
        <w:t>N. Tatarchuk, N. Tatarchuk. Real-time mesh simplification using the GPU[C]. Symposium on Interactive 3d Graphics and Games, 2007, 161-166.</w:t>
      </w:r>
      <w:bookmarkEnd w:id="486"/>
    </w:p>
    <w:p w:rsidR="00D6778C" w:rsidRPr="00D6778C" w:rsidRDefault="00D6778C" w:rsidP="00D6778C">
      <w:pPr>
        <w:pStyle w:val="EndNoteBibliography"/>
        <w:ind w:left="720" w:firstLine="400"/>
      </w:pPr>
      <w:bookmarkStart w:id="487" w:name="_ENREF_144"/>
      <w:r w:rsidRPr="00D6778C">
        <w:t>[144]</w:t>
      </w:r>
      <w:r w:rsidRPr="00D6778C">
        <w:tab/>
        <w:t>S. M. Shontz, D. M. Nistor</w:t>
      </w:r>
      <w:r w:rsidRPr="00D6778C">
        <w:rPr>
          <w:i/>
        </w:rPr>
        <w:t xml:space="preserve">, </w:t>
      </w:r>
      <w:r w:rsidRPr="00D6778C">
        <w:t>CPU-GPU Algorithms for Triangular Surface Mesh Simplification[M]: Springer Berlin Heidelberg, 2013.</w:t>
      </w:r>
      <w:bookmarkEnd w:id="487"/>
    </w:p>
    <w:p w:rsidR="00D6778C" w:rsidRPr="00D6778C" w:rsidRDefault="00D6778C" w:rsidP="00D6778C">
      <w:pPr>
        <w:pStyle w:val="EndNoteBibliography"/>
        <w:ind w:left="720" w:firstLine="400"/>
      </w:pPr>
      <w:bookmarkStart w:id="488" w:name="_ENREF_145"/>
      <w:r w:rsidRPr="00D6778C">
        <w:t>[145]</w:t>
      </w:r>
      <w:r w:rsidRPr="00D6778C">
        <w:tab/>
        <w:t>A. Papageorgiou, N. Platis. Triangular mesh simplification on the GPU[J]. Visual Computer, 2015, 31(2), 235-244.</w:t>
      </w:r>
      <w:bookmarkEnd w:id="488"/>
    </w:p>
    <w:p w:rsidR="00D6778C" w:rsidRPr="00D6778C" w:rsidRDefault="00D6778C" w:rsidP="00D6778C">
      <w:pPr>
        <w:pStyle w:val="EndNoteBibliography"/>
        <w:ind w:left="720" w:firstLine="400"/>
      </w:pPr>
      <w:bookmarkStart w:id="489" w:name="_ENREF_146"/>
      <w:r w:rsidRPr="00D6778C">
        <w:t>[146]</w:t>
      </w:r>
      <w:r w:rsidRPr="00D6778C">
        <w:tab/>
        <w:t>F. Cellier, P. M. Gandoin, S. Akkouche. Simplification and streaming of GIS terrain for web clients[C]. International Conference on 3d Web Technology, 2012, 73-81.</w:t>
      </w:r>
      <w:bookmarkEnd w:id="489"/>
    </w:p>
    <w:p w:rsidR="00D6778C" w:rsidRPr="00D6778C" w:rsidRDefault="00D6778C" w:rsidP="00D6778C">
      <w:pPr>
        <w:pStyle w:val="EndNoteBibliography"/>
        <w:ind w:left="720" w:firstLine="400"/>
      </w:pPr>
      <w:bookmarkStart w:id="490" w:name="_ENREF_147"/>
      <w:r w:rsidRPr="00D6778C">
        <w:t>[147]</w:t>
      </w:r>
      <w:r w:rsidRPr="00D6778C">
        <w:tab/>
        <w:t xml:space="preserve">M. Botsch, S. Steinberg, S. Bischoff, L. Kobbelt, R. Aachen. OpenMesh: A generic and efficient polygon mesh data structure[J]. Opensg Symposium, 2002, </w:t>
      </w:r>
      <w:bookmarkEnd w:id="490"/>
    </w:p>
    <w:p w:rsidR="00D6778C" w:rsidRPr="00D6778C" w:rsidRDefault="00D6778C" w:rsidP="00D6778C">
      <w:pPr>
        <w:pStyle w:val="EndNoteBibliography"/>
        <w:ind w:left="720" w:firstLine="400"/>
      </w:pPr>
      <w:bookmarkStart w:id="491" w:name="_ENREF_148"/>
      <w:r w:rsidRPr="00D6778C">
        <w:t>[148]</w:t>
      </w:r>
      <w:r w:rsidRPr="00D6778C">
        <w:tab/>
        <w:t xml:space="preserve">T. Duchamp, A. Certain, A. Derose. Hierarchical Computation Of Pl Harmonic Embeddings[J]. Siam Journal on Matrix Analysis &amp; Applications, 1997, </w:t>
      </w:r>
      <w:bookmarkEnd w:id="491"/>
    </w:p>
    <w:p w:rsidR="00D6778C" w:rsidRPr="00D6778C" w:rsidRDefault="00D6778C" w:rsidP="00D6778C">
      <w:pPr>
        <w:pStyle w:val="EndNoteBibliography"/>
        <w:ind w:left="720" w:firstLine="400"/>
      </w:pPr>
      <w:bookmarkStart w:id="492" w:name="_ENREF_149"/>
      <w:r w:rsidRPr="00D6778C">
        <w:t>[149]</w:t>
      </w:r>
      <w:r w:rsidRPr="00D6778C">
        <w:tab/>
        <w:t xml:space="preserve">P. J. C. Brown, C. T. Faigle. A robust efficient algorithm for point location in triangulations[J]. University of Cambridge Computer Laboratory, 1997, </w:t>
      </w:r>
      <w:bookmarkEnd w:id="492"/>
    </w:p>
    <w:p w:rsidR="00D6778C" w:rsidRPr="00D6778C" w:rsidRDefault="00D6778C" w:rsidP="00D6778C">
      <w:pPr>
        <w:pStyle w:val="EndNoteBibliography"/>
        <w:ind w:left="720" w:firstLine="400"/>
      </w:pPr>
      <w:bookmarkStart w:id="493" w:name="_ENREF_150"/>
      <w:r w:rsidRPr="00D6778C">
        <w:t>[150]</w:t>
      </w:r>
      <w:r w:rsidRPr="00D6778C">
        <w:tab/>
        <w:t xml:space="preserve">M. Garl, P. S. Heckbert. Fast Polygonal Approximation of Terrains and Height Fields[J]. Submitted for Publication, 1997, </w:t>
      </w:r>
      <w:bookmarkEnd w:id="493"/>
    </w:p>
    <w:p w:rsidR="00D6778C" w:rsidRPr="00D6778C" w:rsidRDefault="00D6778C" w:rsidP="00D6778C">
      <w:pPr>
        <w:pStyle w:val="EndNoteBibliography"/>
        <w:ind w:left="720" w:firstLine="400"/>
      </w:pPr>
      <w:bookmarkStart w:id="494" w:name="_ENREF_151"/>
      <w:r w:rsidRPr="00D6778C">
        <w:t>[151]</w:t>
      </w:r>
      <w:r w:rsidRPr="00D6778C">
        <w:tab/>
        <w:t>L. J. Guibas, J. Stolfi. Primitives for the manipulation of general subdivisions and the computation of Voronoi diagrams[C]. ACM Symposium on Theory of Computing, 25-27 April, 1983, Boston, Massachusetts, Usa, 1983, 221-234.</w:t>
      </w:r>
      <w:bookmarkEnd w:id="49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F73341">
      <w:pPr>
        <w:pStyle w:val="1"/>
        <w:numPr>
          <w:ilvl w:val="0"/>
          <w:numId w:val="0"/>
        </w:numPr>
      </w:pPr>
      <w:bookmarkStart w:id="495" w:name="_Toc509418363"/>
      <w:r>
        <w:rPr>
          <w:rFonts w:hint="eastAsia"/>
        </w:rPr>
        <w:lastRenderedPageBreak/>
        <w:t>致谢</w:t>
      </w:r>
      <w:bookmarkEnd w:id="495"/>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DF06BD" w:rsidRPr="00B2762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sectPr w:rsidR="00DF06BD" w:rsidRPr="00B2762F" w:rsidSect="007203AE">
      <w:headerReference w:type="default" r:id="rId16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302" w:rsidRDefault="006A5302" w:rsidP="006E17A7">
      <w:pPr>
        <w:ind w:firstLine="480"/>
      </w:pPr>
      <w:r>
        <w:separator/>
      </w:r>
    </w:p>
    <w:p w:rsidR="006A5302" w:rsidRDefault="006A5302" w:rsidP="006E17A7">
      <w:pPr>
        <w:ind w:firstLine="480"/>
      </w:pPr>
    </w:p>
  </w:endnote>
  <w:endnote w:type="continuationSeparator" w:id="0">
    <w:p w:rsidR="006A5302" w:rsidRDefault="006A5302" w:rsidP="006E17A7">
      <w:pPr>
        <w:ind w:firstLine="480"/>
      </w:pPr>
      <w:r>
        <w:continuationSeparator/>
      </w:r>
    </w:p>
    <w:p w:rsidR="006A5302" w:rsidRDefault="006A5302" w:rsidP="006E17A7">
      <w:pPr>
        <w:ind w:firstLine="480"/>
      </w:pPr>
    </w:p>
  </w:endnote>
  <w:endnote w:type="continuationNotice" w:id="1">
    <w:p w:rsidR="006A5302" w:rsidRDefault="006A530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32B62" w:rsidRDefault="00132B62" w:rsidP="006E17A7">
        <w:pPr>
          <w:pStyle w:val="aa"/>
          <w:ind w:firstLine="360"/>
          <w:jc w:val="center"/>
        </w:pPr>
        <w:r>
          <w:fldChar w:fldCharType="begin"/>
        </w:r>
        <w:r>
          <w:instrText xml:space="preserve"> PAGE   \* MERGEFORMAT </w:instrText>
        </w:r>
        <w:r>
          <w:fldChar w:fldCharType="separate"/>
        </w:r>
        <w:r w:rsidR="00571AA2">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32B62" w:rsidRDefault="00132B62" w:rsidP="006B5977">
        <w:pPr>
          <w:pStyle w:val="aa"/>
          <w:ind w:firstLineChars="0" w:firstLine="0"/>
          <w:jc w:val="center"/>
        </w:pPr>
        <w:r>
          <w:fldChar w:fldCharType="begin"/>
        </w:r>
        <w:r>
          <w:instrText xml:space="preserve"> PAGE   \* MERGEFORMAT </w:instrText>
        </w:r>
        <w:r>
          <w:fldChar w:fldCharType="separate"/>
        </w:r>
        <w:r w:rsidR="00571AA2" w:rsidRPr="00571AA2">
          <w:rPr>
            <w:noProof/>
            <w:lang w:val="zh-CN"/>
          </w:rPr>
          <w:t>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302" w:rsidRDefault="006A5302" w:rsidP="006E17A7">
      <w:pPr>
        <w:ind w:firstLine="480"/>
      </w:pPr>
      <w:r>
        <w:separator/>
      </w:r>
    </w:p>
    <w:p w:rsidR="006A5302" w:rsidRDefault="006A5302" w:rsidP="006E17A7">
      <w:pPr>
        <w:ind w:firstLine="480"/>
      </w:pPr>
    </w:p>
  </w:footnote>
  <w:footnote w:type="continuationSeparator" w:id="0">
    <w:p w:rsidR="006A5302" w:rsidRDefault="006A5302" w:rsidP="006E17A7">
      <w:pPr>
        <w:ind w:firstLine="480"/>
      </w:pPr>
      <w:r>
        <w:continuationSeparator/>
      </w:r>
    </w:p>
    <w:p w:rsidR="006A5302" w:rsidRDefault="006A5302" w:rsidP="006E17A7">
      <w:pPr>
        <w:ind w:firstLine="480"/>
      </w:pPr>
    </w:p>
  </w:footnote>
  <w:footnote w:type="continuationNotice" w:id="1">
    <w:p w:rsidR="006A5302" w:rsidRDefault="006A5302">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Pr="0088595B" w:rsidRDefault="00132B6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Pr="0088595B" w:rsidRDefault="00132B6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62" w:rsidRDefault="00132B6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0F310E41"/>
    <w:multiLevelType w:val="hybridMultilevel"/>
    <w:tmpl w:val="CDA612B6"/>
    <w:lvl w:ilvl="0" w:tplc="36DE62CA">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1FE2489E"/>
    <w:multiLevelType w:val="hybridMultilevel"/>
    <w:tmpl w:val="209A25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8">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4">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8">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6">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7"/>
  </w:num>
  <w:num w:numId="2">
    <w:abstractNumId w:val="35"/>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7"/>
  </w:num>
  <w:num w:numId="15">
    <w:abstractNumId w:val="20"/>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3"/>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10"/>
  </w:num>
  <w:num w:numId="25">
    <w:abstractNumId w:val="33"/>
  </w:num>
  <w:num w:numId="26">
    <w:abstractNumId w:val="27"/>
  </w:num>
  <w:num w:numId="27">
    <w:abstractNumId w:val="27"/>
  </w:num>
  <w:num w:numId="28">
    <w:abstractNumId w:val="26"/>
  </w:num>
  <w:num w:numId="29">
    <w:abstractNumId w:val="28"/>
  </w:num>
  <w:num w:numId="30">
    <w:abstractNumId w:val="13"/>
  </w:num>
  <w:num w:numId="31">
    <w:abstractNumId w:val="32"/>
  </w:num>
  <w:num w:numId="32">
    <w:abstractNumId w:val="36"/>
  </w:num>
  <w:num w:numId="33">
    <w:abstractNumId w:val="24"/>
  </w:num>
  <w:num w:numId="34">
    <w:abstractNumId w:val="14"/>
  </w:num>
  <w:num w:numId="35">
    <w:abstractNumId w:val="22"/>
  </w:num>
  <w:num w:numId="36">
    <w:abstractNumId w:val="15"/>
  </w:num>
  <w:num w:numId="37">
    <w:abstractNumId w:val="34"/>
  </w:num>
  <w:num w:numId="38">
    <w:abstractNumId w:val="18"/>
  </w:num>
  <w:num w:numId="39">
    <w:abstractNumId w:val="37"/>
  </w:num>
  <w:num w:numId="40">
    <w:abstractNumId w:val="16"/>
  </w:num>
  <w:num w:numId="41">
    <w:abstractNumId w:val="25"/>
  </w:num>
  <w:num w:numId="42">
    <w:abstractNumId w:val="30"/>
  </w:num>
  <w:num w:numId="43">
    <w:abstractNumId w:val="11"/>
  </w:num>
  <w:num w:numId="44">
    <w:abstractNumId w:val="31"/>
  </w:num>
  <w:num w:numId="4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021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2"/>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918"/>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6.png"/><Relationship Id="rId138" Type="http://schemas.openxmlformats.org/officeDocument/2006/relationships/image" Target="media/image69.png"/><Relationship Id="rId159" Type="http://schemas.openxmlformats.org/officeDocument/2006/relationships/hyperlink" Target="http://www.autodesk.com/products/maya/overview" TargetMode="External"/><Relationship Id="rId107" Type="http://schemas.openxmlformats.org/officeDocument/2006/relationships/image" Target="media/image39.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header" Target="header10.xml"/><Relationship Id="rId149" Type="http://schemas.openxmlformats.org/officeDocument/2006/relationships/image" Target="media/image80.png"/><Relationship Id="rId5" Type="http://schemas.openxmlformats.org/officeDocument/2006/relationships/webSettings" Target="webSettings.xml"/><Relationship Id="rId95" Type="http://schemas.openxmlformats.org/officeDocument/2006/relationships/image" Target="media/image27.png"/><Relationship Id="rId160" Type="http://schemas.openxmlformats.org/officeDocument/2006/relationships/hyperlink" Target="http://www.autodesk.com/products/autocad/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50.png"/><Relationship Id="rId139" Type="http://schemas.openxmlformats.org/officeDocument/2006/relationships/image" Target="media/image70.png"/><Relationship Id="rId85" Type="http://schemas.openxmlformats.org/officeDocument/2006/relationships/image" Target="media/image17.png"/><Relationship Id="rId150" Type="http://schemas.openxmlformats.org/officeDocument/2006/relationships/image" Target="media/image81.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5.png"/><Relationship Id="rId108" Type="http://schemas.openxmlformats.org/officeDocument/2006/relationships/image" Target="media/image40.png"/><Relationship Id="rId124" Type="http://schemas.openxmlformats.org/officeDocument/2006/relationships/image" Target="media/image56.png"/><Relationship Id="rId129" Type="http://schemas.openxmlformats.org/officeDocument/2006/relationships/image" Target="media/image60.png"/><Relationship Id="rId54" Type="http://schemas.openxmlformats.org/officeDocument/2006/relationships/hyperlink" Target="file:///E:\&#27605;&#19994;\PHD_thesis\&#21338;&#22763;&#35770;&#25991;.docx" TargetMode="External"/><Relationship Id="rId70" Type="http://schemas.openxmlformats.org/officeDocument/2006/relationships/image" Target="media/image5.png"/><Relationship Id="rId75" Type="http://schemas.openxmlformats.org/officeDocument/2006/relationships/image" Target="media/image10.png"/><Relationship Id="rId91" Type="http://schemas.openxmlformats.org/officeDocument/2006/relationships/image" Target="media/image23.png"/><Relationship Id="rId96" Type="http://schemas.openxmlformats.org/officeDocument/2006/relationships/image" Target="media/image28.png"/><Relationship Id="rId140" Type="http://schemas.openxmlformats.org/officeDocument/2006/relationships/image" Target="media/image71.png"/><Relationship Id="rId145" Type="http://schemas.openxmlformats.org/officeDocument/2006/relationships/image" Target="media/image76.png"/><Relationship Id="rId161" Type="http://schemas.openxmlformats.org/officeDocument/2006/relationships/hyperlink" Target="http://www.blender.org" TargetMode="External"/><Relationship Id="rId166"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6.png"/><Relationship Id="rId119" Type="http://schemas.openxmlformats.org/officeDocument/2006/relationships/image" Target="media/image51.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3.png"/><Relationship Id="rId86" Type="http://schemas.openxmlformats.org/officeDocument/2006/relationships/image" Target="media/image18.png"/><Relationship Id="rId130" Type="http://schemas.openxmlformats.org/officeDocument/2006/relationships/image" Target="media/image61.png"/><Relationship Id="rId135" Type="http://schemas.openxmlformats.org/officeDocument/2006/relationships/image" Target="media/image66.png"/><Relationship Id="rId151" Type="http://schemas.openxmlformats.org/officeDocument/2006/relationships/image" Target="media/image82.png"/><Relationship Id="rId156" Type="http://schemas.openxmlformats.org/officeDocument/2006/relationships/image" Target="media/image87.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1.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header" Target="header9.xml"/><Relationship Id="rId97" Type="http://schemas.openxmlformats.org/officeDocument/2006/relationships/image" Target="media/image29.png"/><Relationship Id="rId104" Type="http://schemas.openxmlformats.org/officeDocument/2006/relationships/image" Target="media/image36.png"/><Relationship Id="rId120" Type="http://schemas.openxmlformats.org/officeDocument/2006/relationships/image" Target="media/image52.png"/><Relationship Id="rId125" Type="http://schemas.openxmlformats.org/officeDocument/2006/relationships/image" Target="media/image57.png"/><Relationship Id="rId141" Type="http://schemas.openxmlformats.org/officeDocument/2006/relationships/image" Target="media/image72.png"/><Relationship Id="rId146" Type="http://schemas.openxmlformats.org/officeDocument/2006/relationships/image" Target="media/image77.png"/><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png"/><Relationship Id="rId92" Type="http://schemas.openxmlformats.org/officeDocument/2006/relationships/image" Target="media/image24.png"/><Relationship Id="rId162" Type="http://schemas.openxmlformats.org/officeDocument/2006/relationships/hyperlink" Target="http://www.autodesk.com/products/motionbuilder/overview"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eader" Target="header7.xml"/><Relationship Id="rId87" Type="http://schemas.openxmlformats.org/officeDocument/2006/relationships/image" Target="media/image19.png"/><Relationship Id="rId110" Type="http://schemas.openxmlformats.org/officeDocument/2006/relationships/image" Target="media/image42.png"/><Relationship Id="rId115" Type="http://schemas.openxmlformats.org/officeDocument/2006/relationships/image" Target="media/image47.png"/><Relationship Id="rId131" Type="http://schemas.openxmlformats.org/officeDocument/2006/relationships/image" Target="media/image62.png"/><Relationship Id="rId136" Type="http://schemas.openxmlformats.org/officeDocument/2006/relationships/image" Target="media/image67.png"/><Relationship Id="rId157" Type="http://schemas.openxmlformats.org/officeDocument/2006/relationships/header" Target="header11.xml"/><Relationship Id="rId61" Type="http://schemas.openxmlformats.org/officeDocument/2006/relationships/hyperlink" Target="file:///E:\&#27605;&#19994;\PHD_thesis\&#21338;&#22763;&#35770;&#25991;.docx" TargetMode="External"/><Relationship Id="rId82" Type="http://schemas.openxmlformats.org/officeDocument/2006/relationships/image" Target="media/image14.png"/><Relationship Id="rId152" Type="http://schemas.openxmlformats.org/officeDocument/2006/relationships/image" Target="media/image83.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footer" Target="footer5.xml"/><Relationship Id="rId100" Type="http://schemas.openxmlformats.org/officeDocument/2006/relationships/image" Target="media/image32.jpeg"/><Relationship Id="rId105" Type="http://schemas.openxmlformats.org/officeDocument/2006/relationships/image" Target="media/image37.png"/><Relationship Id="rId126" Type="http://schemas.openxmlformats.org/officeDocument/2006/relationships/image" Target="media/image58.png"/><Relationship Id="rId147" Type="http://schemas.openxmlformats.org/officeDocument/2006/relationships/image" Target="media/image78.png"/><Relationship Id="rId168"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7.png"/><Relationship Id="rId93" Type="http://schemas.openxmlformats.org/officeDocument/2006/relationships/image" Target="media/image25.png"/><Relationship Id="rId98" Type="http://schemas.openxmlformats.org/officeDocument/2006/relationships/image" Target="media/image30.png"/><Relationship Id="rId121" Type="http://schemas.openxmlformats.org/officeDocument/2006/relationships/image" Target="media/image53.png"/><Relationship Id="rId142" Type="http://schemas.openxmlformats.org/officeDocument/2006/relationships/image" Target="media/image73.png"/><Relationship Id="rId163" Type="http://schemas.openxmlformats.org/officeDocument/2006/relationships/hyperlink" Target="http://ccwu.me/vsfm/" TargetMode="Externa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eader" Target="header8.xml"/><Relationship Id="rId116" Type="http://schemas.openxmlformats.org/officeDocument/2006/relationships/image" Target="media/image48.png"/><Relationship Id="rId137" Type="http://schemas.openxmlformats.org/officeDocument/2006/relationships/image" Target="media/image68.png"/><Relationship Id="rId158" Type="http://schemas.openxmlformats.org/officeDocument/2006/relationships/hyperlink" Target="http://www.autodesk.com/products/3ds-max/overview" TargetMode="Externa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43.png"/><Relationship Id="rId132" Type="http://schemas.openxmlformats.org/officeDocument/2006/relationships/image" Target="media/image63.png"/><Relationship Id="rId153" Type="http://schemas.openxmlformats.org/officeDocument/2006/relationships/image" Target="media/image84.png"/><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8.png"/><Relationship Id="rId127" Type="http://schemas.openxmlformats.org/officeDocument/2006/relationships/image" Target="media/image59.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8.png"/><Relationship Id="rId78" Type="http://schemas.openxmlformats.org/officeDocument/2006/relationships/image" Target="media/image11.png"/><Relationship Id="rId94" Type="http://schemas.openxmlformats.org/officeDocument/2006/relationships/image" Target="media/image26.png"/><Relationship Id="rId99" Type="http://schemas.openxmlformats.org/officeDocument/2006/relationships/image" Target="media/image31.JPG"/><Relationship Id="rId101" Type="http://schemas.openxmlformats.org/officeDocument/2006/relationships/image" Target="media/image33.png"/><Relationship Id="rId122" Type="http://schemas.openxmlformats.org/officeDocument/2006/relationships/image" Target="media/image54.png"/><Relationship Id="rId143" Type="http://schemas.openxmlformats.org/officeDocument/2006/relationships/image" Target="media/image74.png"/><Relationship Id="rId148" Type="http://schemas.openxmlformats.org/officeDocument/2006/relationships/image" Target="media/image79.png"/><Relationship Id="rId164" Type="http://schemas.openxmlformats.org/officeDocument/2006/relationships/hyperlink" Target="http://en.wikipedia.org/wiki/Involute/" TargetMode="Externa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3.png"/><Relationship Id="rId89" Type="http://schemas.openxmlformats.org/officeDocument/2006/relationships/image" Target="media/image21.png"/><Relationship Id="rId112" Type="http://schemas.openxmlformats.org/officeDocument/2006/relationships/image" Target="media/image44.png"/><Relationship Id="rId133" Type="http://schemas.openxmlformats.org/officeDocument/2006/relationships/image" Target="media/image64.png"/><Relationship Id="rId154" Type="http://schemas.openxmlformats.org/officeDocument/2006/relationships/image" Target="media/image85.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2.png"/><Relationship Id="rId102" Type="http://schemas.openxmlformats.org/officeDocument/2006/relationships/image" Target="media/image34.png"/><Relationship Id="rId123" Type="http://schemas.openxmlformats.org/officeDocument/2006/relationships/image" Target="media/image55.png"/><Relationship Id="rId144" Type="http://schemas.openxmlformats.org/officeDocument/2006/relationships/image" Target="media/image75.png"/><Relationship Id="rId90" Type="http://schemas.openxmlformats.org/officeDocument/2006/relationships/image" Target="media/image22.png"/><Relationship Id="rId165" Type="http://schemas.openxmlformats.org/officeDocument/2006/relationships/hyperlink" Target="http://www.inside3dprinting.com/"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image" Target="media/image4.png"/><Relationship Id="rId113" Type="http://schemas.openxmlformats.org/officeDocument/2006/relationships/image" Target="media/image45.png"/><Relationship Id="rId134" Type="http://schemas.openxmlformats.org/officeDocument/2006/relationships/image" Target="media/image65.png"/><Relationship Id="rId80"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55" Type="http://schemas.openxmlformats.org/officeDocument/2006/relationships/image" Target="media/image8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EE64B-8B39-484B-B371-A243BF1CF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2</TotalTime>
  <Pages>111</Pages>
  <Words>36712</Words>
  <Characters>209262</Characters>
  <Application>Microsoft Office Word</Application>
  <DocSecurity>0</DocSecurity>
  <Lines>1743</Lines>
  <Paragraphs>490</Paragraphs>
  <ScaleCrop>false</ScaleCrop>
  <Company>gs</Company>
  <LinksUpToDate>false</LinksUpToDate>
  <CharactersWithSpaces>24548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16</cp:revision>
  <cp:lastPrinted>2018-03-22T12:44:00Z</cp:lastPrinted>
  <dcterms:created xsi:type="dcterms:W3CDTF">2018-02-16T15:57:00Z</dcterms:created>
  <dcterms:modified xsi:type="dcterms:W3CDTF">2018-03-2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